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638383"/>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638384"/>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638385"/>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638386"/>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638387"/>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638388"/>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638389"/>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638390"/>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638391"/>
      <w:r>
        <w:lastRenderedPageBreak/>
        <w:t>Índice de Contenidos</w:t>
      </w:r>
      <w:bookmarkEnd w:id="17"/>
      <w:bookmarkEnd w:id="18"/>
    </w:p>
    <w:bookmarkStart w:id="19" w:name="_Toc527403363"/>
    <w:p w14:paraId="18673F08" w14:textId="478E8A0C" w:rsidR="0091675A"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638383" w:history="1">
        <w:r w:rsidR="0091675A" w:rsidRPr="00AC37D5">
          <w:rPr>
            <w:rStyle w:val="Hyperlink"/>
            <w:noProof/>
          </w:rPr>
          <w:t>Certificación del Director</w:t>
        </w:r>
        <w:r w:rsidR="0091675A">
          <w:rPr>
            <w:noProof/>
            <w:webHidden/>
          </w:rPr>
          <w:tab/>
        </w:r>
        <w:r w:rsidR="0091675A">
          <w:rPr>
            <w:noProof/>
            <w:webHidden/>
          </w:rPr>
          <w:fldChar w:fldCharType="begin"/>
        </w:r>
        <w:r w:rsidR="0091675A">
          <w:rPr>
            <w:noProof/>
            <w:webHidden/>
          </w:rPr>
          <w:instrText xml:space="preserve"> PAGEREF _Toc530638383 \h </w:instrText>
        </w:r>
        <w:r w:rsidR="0091675A">
          <w:rPr>
            <w:noProof/>
            <w:webHidden/>
          </w:rPr>
        </w:r>
        <w:r w:rsidR="0091675A">
          <w:rPr>
            <w:noProof/>
            <w:webHidden/>
          </w:rPr>
          <w:fldChar w:fldCharType="separate"/>
        </w:r>
        <w:r w:rsidR="0091675A">
          <w:rPr>
            <w:noProof/>
            <w:webHidden/>
          </w:rPr>
          <w:t>I</w:t>
        </w:r>
        <w:r w:rsidR="0091675A">
          <w:rPr>
            <w:noProof/>
            <w:webHidden/>
          </w:rPr>
          <w:fldChar w:fldCharType="end"/>
        </w:r>
      </w:hyperlink>
    </w:p>
    <w:p w14:paraId="4BE9C1D0" w14:textId="5EE14D10" w:rsidR="0091675A" w:rsidRDefault="007E2FB6">
      <w:pPr>
        <w:pStyle w:val="TOC1"/>
        <w:rPr>
          <w:rFonts w:eastAsiaTheme="minorEastAsia"/>
          <w:noProof/>
          <w:lang w:val="es-EC" w:eastAsia="es-EC"/>
        </w:rPr>
      </w:pPr>
      <w:hyperlink w:anchor="_Toc530638384" w:history="1">
        <w:r w:rsidR="0091675A" w:rsidRPr="00AC37D5">
          <w:rPr>
            <w:rStyle w:val="Hyperlink"/>
            <w:noProof/>
          </w:rPr>
          <w:t>Autoría</w:t>
        </w:r>
        <w:r w:rsidR="0091675A">
          <w:rPr>
            <w:noProof/>
            <w:webHidden/>
          </w:rPr>
          <w:tab/>
        </w:r>
        <w:r w:rsidR="0091675A">
          <w:rPr>
            <w:noProof/>
            <w:webHidden/>
          </w:rPr>
          <w:fldChar w:fldCharType="begin"/>
        </w:r>
        <w:r w:rsidR="0091675A">
          <w:rPr>
            <w:noProof/>
            <w:webHidden/>
          </w:rPr>
          <w:instrText xml:space="preserve"> PAGEREF _Toc530638384 \h </w:instrText>
        </w:r>
        <w:r w:rsidR="0091675A">
          <w:rPr>
            <w:noProof/>
            <w:webHidden/>
          </w:rPr>
        </w:r>
        <w:r w:rsidR="0091675A">
          <w:rPr>
            <w:noProof/>
            <w:webHidden/>
          </w:rPr>
          <w:fldChar w:fldCharType="separate"/>
        </w:r>
        <w:r w:rsidR="0091675A">
          <w:rPr>
            <w:noProof/>
            <w:webHidden/>
          </w:rPr>
          <w:t>II</w:t>
        </w:r>
        <w:r w:rsidR="0091675A">
          <w:rPr>
            <w:noProof/>
            <w:webHidden/>
          </w:rPr>
          <w:fldChar w:fldCharType="end"/>
        </w:r>
      </w:hyperlink>
    </w:p>
    <w:p w14:paraId="61BD3355" w14:textId="2D249182" w:rsidR="0091675A" w:rsidRDefault="007E2FB6">
      <w:pPr>
        <w:pStyle w:val="TOC1"/>
        <w:rPr>
          <w:rFonts w:eastAsiaTheme="minorEastAsia"/>
          <w:noProof/>
          <w:lang w:val="es-EC" w:eastAsia="es-EC"/>
        </w:rPr>
      </w:pPr>
      <w:hyperlink w:anchor="_Toc530638385" w:history="1">
        <w:r w:rsidR="0091675A" w:rsidRPr="00AC37D5">
          <w:rPr>
            <w:rStyle w:val="Hyperlink"/>
            <w:noProof/>
          </w:rPr>
          <w:t>Agradecimiento</w:t>
        </w:r>
        <w:r w:rsidR="0091675A">
          <w:rPr>
            <w:noProof/>
            <w:webHidden/>
          </w:rPr>
          <w:tab/>
        </w:r>
        <w:r w:rsidR="0091675A">
          <w:rPr>
            <w:noProof/>
            <w:webHidden/>
          </w:rPr>
          <w:fldChar w:fldCharType="begin"/>
        </w:r>
        <w:r w:rsidR="0091675A">
          <w:rPr>
            <w:noProof/>
            <w:webHidden/>
          </w:rPr>
          <w:instrText xml:space="preserve"> PAGEREF _Toc530638385 \h </w:instrText>
        </w:r>
        <w:r w:rsidR="0091675A">
          <w:rPr>
            <w:noProof/>
            <w:webHidden/>
          </w:rPr>
        </w:r>
        <w:r w:rsidR="0091675A">
          <w:rPr>
            <w:noProof/>
            <w:webHidden/>
          </w:rPr>
          <w:fldChar w:fldCharType="separate"/>
        </w:r>
        <w:r w:rsidR="0091675A">
          <w:rPr>
            <w:noProof/>
            <w:webHidden/>
          </w:rPr>
          <w:t>III</w:t>
        </w:r>
        <w:r w:rsidR="0091675A">
          <w:rPr>
            <w:noProof/>
            <w:webHidden/>
          </w:rPr>
          <w:fldChar w:fldCharType="end"/>
        </w:r>
      </w:hyperlink>
    </w:p>
    <w:p w14:paraId="32673DDD" w14:textId="62D63301" w:rsidR="0091675A" w:rsidRDefault="007E2FB6">
      <w:pPr>
        <w:pStyle w:val="TOC1"/>
        <w:rPr>
          <w:rFonts w:eastAsiaTheme="minorEastAsia"/>
          <w:noProof/>
          <w:lang w:val="es-EC" w:eastAsia="es-EC"/>
        </w:rPr>
      </w:pPr>
      <w:hyperlink w:anchor="_Toc530638386" w:history="1">
        <w:r w:rsidR="0091675A" w:rsidRPr="00AC37D5">
          <w:rPr>
            <w:rStyle w:val="Hyperlink"/>
            <w:noProof/>
          </w:rPr>
          <w:t>Dedicatoria</w:t>
        </w:r>
        <w:r w:rsidR="0091675A">
          <w:rPr>
            <w:noProof/>
            <w:webHidden/>
          </w:rPr>
          <w:tab/>
        </w:r>
        <w:r w:rsidR="0091675A">
          <w:rPr>
            <w:noProof/>
            <w:webHidden/>
          </w:rPr>
          <w:fldChar w:fldCharType="begin"/>
        </w:r>
        <w:r w:rsidR="0091675A">
          <w:rPr>
            <w:noProof/>
            <w:webHidden/>
          </w:rPr>
          <w:instrText xml:space="preserve"> PAGEREF _Toc530638386 \h </w:instrText>
        </w:r>
        <w:r w:rsidR="0091675A">
          <w:rPr>
            <w:noProof/>
            <w:webHidden/>
          </w:rPr>
        </w:r>
        <w:r w:rsidR="0091675A">
          <w:rPr>
            <w:noProof/>
            <w:webHidden/>
          </w:rPr>
          <w:fldChar w:fldCharType="separate"/>
        </w:r>
        <w:r w:rsidR="0091675A">
          <w:rPr>
            <w:noProof/>
            <w:webHidden/>
          </w:rPr>
          <w:t>IV</w:t>
        </w:r>
        <w:r w:rsidR="0091675A">
          <w:rPr>
            <w:noProof/>
            <w:webHidden/>
          </w:rPr>
          <w:fldChar w:fldCharType="end"/>
        </w:r>
      </w:hyperlink>
    </w:p>
    <w:p w14:paraId="3DBD1609" w14:textId="4F58FF19" w:rsidR="0091675A" w:rsidRDefault="007E2FB6">
      <w:pPr>
        <w:pStyle w:val="TOC1"/>
        <w:rPr>
          <w:rFonts w:eastAsiaTheme="minorEastAsia"/>
          <w:noProof/>
          <w:lang w:val="es-EC" w:eastAsia="es-EC"/>
        </w:rPr>
      </w:pPr>
      <w:hyperlink w:anchor="_Toc530638387" w:history="1">
        <w:r w:rsidR="0091675A" w:rsidRPr="00AC37D5">
          <w:rPr>
            <w:rStyle w:val="Hyperlink"/>
            <w:noProof/>
          </w:rPr>
          <w:t>Cesión de Derechos</w:t>
        </w:r>
        <w:r w:rsidR="0091675A">
          <w:rPr>
            <w:noProof/>
            <w:webHidden/>
          </w:rPr>
          <w:tab/>
        </w:r>
        <w:r w:rsidR="0091675A">
          <w:rPr>
            <w:noProof/>
            <w:webHidden/>
          </w:rPr>
          <w:fldChar w:fldCharType="begin"/>
        </w:r>
        <w:r w:rsidR="0091675A">
          <w:rPr>
            <w:noProof/>
            <w:webHidden/>
          </w:rPr>
          <w:instrText xml:space="preserve"> PAGEREF _Toc530638387 \h </w:instrText>
        </w:r>
        <w:r w:rsidR="0091675A">
          <w:rPr>
            <w:noProof/>
            <w:webHidden/>
          </w:rPr>
        </w:r>
        <w:r w:rsidR="0091675A">
          <w:rPr>
            <w:noProof/>
            <w:webHidden/>
          </w:rPr>
          <w:fldChar w:fldCharType="separate"/>
        </w:r>
        <w:r w:rsidR="0091675A">
          <w:rPr>
            <w:noProof/>
            <w:webHidden/>
          </w:rPr>
          <w:t>V</w:t>
        </w:r>
        <w:r w:rsidR="0091675A">
          <w:rPr>
            <w:noProof/>
            <w:webHidden/>
          </w:rPr>
          <w:fldChar w:fldCharType="end"/>
        </w:r>
      </w:hyperlink>
    </w:p>
    <w:p w14:paraId="1A032D71" w14:textId="55C129A4" w:rsidR="0091675A" w:rsidRDefault="007E2FB6">
      <w:pPr>
        <w:pStyle w:val="TOC1"/>
        <w:rPr>
          <w:rFonts w:eastAsiaTheme="minorEastAsia"/>
          <w:noProof/>
          <w:lang w:val="es-EC" w:eastAsia="es-EC"/>
        </w:rPr>
      </w:pPr>
      <w:hyperlink w:anchor="_Toc530638388" w:history="1">
        <w:r w:rsidR="0091675A" w:rsidRPr="00AC37D5">
          <w:rPr>
            <w:rStyle w:val="Hyperlink"/>
            <w:noProof/>
          </w:rPr>
          <w:t>a. Título</w:t>
        </w:r>
        <w:r w:rsidR="0091675A">
          <w:rPr>
            <w:noProof/>
            <w:webHidden/>
          </w:rPr>
          <w:tab/>
        </w:r>
        <w:r w:rsidR="0091675A">
          <w:rPr>
            <w:noProof/>
            <w:webHidden/>
          </w:rPr>
          <w:fldChar w:fldCharType="begin"/>
        </w:r>
        <w:r w:rsidR="0091675A">
          <w:rPr>
            <w:noProof/>
            <w:webHidden/>
          </w:rPr>
          <w:instrText xml:space="preserve"> PAGEREF _Toc530638388 \h </w:instrText>
        </w:r>
        <w:r w:rsidR="0091675A">
          <w:rPr>
            <w:noProof/>
            <w:webHidden/>
          </w:rPr>
        </w:r>
        <w:r w:rsidR="0091675A">
          <w:rPr>
            <w:noProof/>
            <w:webHidden/>
          </w:rPr>
          <w:fldChar w:fldCharType="separate"/>
        </w:r>
        <w:r w:rsidR="0091675A">
          <w:rPr>
            <w:noProof/>
            <w:webHidden/>
          </w:rPr>
          <w:t>VI</w:t>
        </w:r>
        <w:r w:rsidR="0091675A">
          <w:rPr>
            <w:noProof/>
            <w:webHidden/>
          </w:rPr>
          <w:fldChar w:fldCharType="end"/>
        </w:r>
      </w:hyperlink>
    </w:p>
    <w:p w14:paraId="06F2F72F" w14:textId="1B0757FC" w:rsidR="0091675A" w:rsidRDefault="007E2FB6">
      <w:pPr>
        <w:pStyle w:val="TOC1"/>
        <w:rPr>
          <w:rFonts w:eastAsiaTheme="minorEastAsia"/>
          <w:noProof/>
          <w:lang w:val="es-EC" w:eastAsia="es-EC"/>
        </w:rPr>
      </w:pPr>
      <w:hyperlink w:anchor="_Toc530638389" w:history="1">
        <w:r w:rsidR="0091675A" w:rsidRPr="00AC37D5">
          <w:rPr>
            <w:rStyle w:val="Hyperlink"/>
            <w:noProof/>
          </w:rPr>
          <w:t>b. Resumen</w:t>
        </w:r>
        <w:r w:rsidR="0091675A">
          <w:rPr>
            <w:noProof/>
            <w:webHidden/>
          </w:rPr>
          <w:tab/>
        </w:r>
        <w:r w:rsidR="0091675A">
          <w:rPr>
            <w:noProof/>
            <w:webHidden/>
          </w:rPr>
          <w:fldChar w:fldCharType="begin"/>
        </w:r>
        <w:r w:rsidR="0091675A">
          <w:rPr>
            <w:noProof/>
            <w:webHidden/>
          </w:rPr>
          <w:instrText xml:space="preserve"> PAGEREF _Toc530638389 \h </w:instrText>
        </w:r>
        <w:r w:rsidR="0091675A">
          <w:rPr>
            <w:noProof/>
            <w:webHidden/>
          </w:rPr>
        </w:r>
        <w:r w:rsidR="0091675A">
          <w:rPr>
            <w:noProof/>
            <w:webHidden/>
          </w:rPr>
          <w:fldChar w:fldCharType="separate"/>
        </w:r>
        <w:r w:rsidR="0091675A">
          <w:rPr>
            <w:noProof/>
            <w:webHidden/>
          </w:rPr>
          <w:t>VII</w:t>
        </w:r>
        <w:r w:rsidR="0091675A">
          <w:rPr>
            <w:noProof/>
            <w:webHidden/>
          </w:rPr>
          <w:fldChar w:fldCharType="end"/>
        </w:r>
      </w:hyperlink>
    </w:p>
    <w:p w14:paraId="32018338" w14:textId="203B3703" w:rsidR="0091675A" w:rsidRDefault="007E2FB6">
      <w:pPr>
        <w:pStyle w:val="TOC1"/>
        <w:rPr>
          <w:rFonts w:eastAsiaTheme="minorEastAsia"/>
          <w:noProof/>
          <w:lang w:val="es-EC" w:eastAsia="es-EC"/>
        </w:rPr>
      </w:pPr>
      <w:hyperlink w:anchor="_Toc530638390" w:history="1">
        <w:r w:rsidR="0091675A" w:rsidRPr="00AC37D5">
          <w:rPr>
            <w:rStyle w:val="Hyperlink"/>
            <w:noProof/>
          </w:rPr>
          <w:t>Abstract</w:t>
        </w:r>
        <w:r w:rsidR="0091675A">
          <w:rPr>
            <w:noProof/>
            <w:webHidden/>
          </w:rPr>
          <w:tab/>
        </w:r>
        <w:r w:rsidR="0091675A">
          <w:rPr>
            <w:noProof/>
            <w:webHidden/>
          </w:rPr>
          <w:fldChar w:fldCharType="begin"/>
        </w:r>
        <w:r w:rsidR="0091675A">
          <w:rPr>
            <w:noProof/>
            <w:webHidden/>
          </w:rPr>
          <w:instrText xml:space="preserve"> PAGEREF _Toc530638390 \h </w:instrText>
        </w:r>
        <w:r w:rsidR="0091675A">
          <w:rPr>
            <w:noProof/>
            <w:webHidden/>
          </w:rPr>
        </w:r>
        <w:r w:rsidR="0091675A">
          <w:rPr>
            <w:noProof/>
            <w:webHidden/>
          </w:rPr>
          <w:fldChar w:fldCharType="separate"/>
        </w:r>
        <w:r w:rsidR="0091675A">
          <w:rPr>
            <w:noProof/>
            <w:webHidden/>
          </w:rPr>
          <w:t>VIII</w:t>
        </w:r>
        <w:r w:rsidR="0091675A">
          <w:rPr>
            <w:noProof/>
            <w:webHidden/>
          </w:rPr>
          <w:fldChar w:fldCharType="end"/>
        </w:r>
      </w:hyperlink>
    </w:p>
    <w:p w14:paraId="7F13B735" w14:textId="1C59A529" w:rsidR="0091675A" w:rsidRDefault="007E2FB6">
      <w:pPr>
        <w:pStyle w:val="TOC1"/>
        <w:rPr>
          <w:rFonts w:eastAsiaTheme="minorEastAsia"/>
          <w:noProof/>
          <w:lang w:val="es-EC" w:eastAsia="es-EC"/>
        </w:rPr>
      </w:pPr>
      <w:hyperlink w:anchor="_Toc530638391" w:history="1">
        <w:r w:rsidR="0091675A" w:rsidRPr="00AC37D5">
          <w:rPr>
            <w:rStyle w:val="Hyperlink"/>
            <w:noProof/>
          </w:rPr>
          <w:t>Índice de Contenidos</w:t>
        </w:r>
        <w:r w:rsidR="0091675A">
          <w:rPr>
            <w:noProof/>
            <w:webHidden/>
          </w:rPr>
          <w:tab/>
        </w:r>
        <w:r w:rsidR="0091675A">
          <w:rPr>
            <w:noProof/>
            <w:webHidden/>
          </w:rPr>
          <w:fldChar w:fldCharType="begin"/>
        </w:r>
        <w:r w:rsidR="0091675A">
          <w:rPr>
            <w:noProof/>
            <w:webHidden/>
          </w:rPr>
          <w:instrText xml:space="preserve"> PAGEREF _Toc530638391 \h </w:instrText>
        </w:r>
        <w:r w:rsidR="0091675A">
          <w:rPr>
            <w:noProof/>
            <w:webHidden/>
          </w:rPr>
        </w:r>
        <w:r w:rsidR="0091675A">
          <w:rPr>
            <w:noProof/>
            <w:webHidden/>
          </w:rPr>
          <w:fldChar w:fldCharType="separate"/>
        </w:r>
        <w:r w:rsidR="0091675A">
          <w:rPr>
            <w:noProof/>
            <w:webHidden/>
          </w:rPr>
          <w:t>IX</w:t>
        </w:r>
        <w:r w:rsidR="0091675A">
          <w:rPr>
            <w:noProof/>
            <w:webHidden/>
          </w:rPr>
          <w:fldChar w:fldCharType="end"/>
        </w:r>
      </w:hyperlink>
    </w:p>
    <w:p w14:paraId="3268717A" w14:textId="4A771025" w:rsidR="0091675A" w:rsidRDefault="007E2FB6">
      <w:pPr>
        <w:pStyle w:val="TOC1"/>
        <w:rPr>
          <w:rFonts w:eastAsiaTheme="minorEastAsia"/>
          <w:noProof/>
          <w:lang w:val="es-EC" w:eastAsia="es-EC"/>
        </w:rPr>
      </w:pPr>
      <w:hyperlink w:anchor="_Toc530638392" w:history="1">
        <w:r w:rsidR="0091675A" w:rsidRPr="00AC37D5">
          <w:rPr>
            <w:rStyle w:val="Hyperlink"/>
            <w:noProof/>
          </w:rPr>
          <w:t>c. Introducción</w:t>
        </w:r>
        <w:r w:rsidR="0091675A">
          <w:rPr>
            <w:noProof/>
            <w:webHidden/>
          </w:rPr>
          <w:tab/>
        </w:r>
        <w:r w:rsidR="0091675A">
          <w:rPr>
            <w:noProof/>
            <w:webHidden/>
          </w:rPr>
          <w:fldChar w:fldCharType="begin"/>
        </w:r>
        <w:r w:rsidR="0091675A">
          <w:rPr>
            <w:noProof/>
            <w:webHidden/>
          </w:rPr>
          <w:instrText xml:space="preserve"> PAGEREF _Toc530638392 \h </w:instrText>
        </w:r>
        <w:r w:rsidR="0091675A">
          <w:rPr>
            <w:noProof/>
            <w:webHidden/>
          </w:rPr>
        </w:r>
        <w:r w:rsidR="0091675A">
          <w:rPr>
            <w:noProof/>
            <w:webHidden/>
          </w:rPr>
          <w:fldChar w:fldCharType="separate"/>
        </w:r>
        <w:r w:rsidR="0091675A">
          <w:rPr>
            <w:noProof/>
            <w:webHidden/>
          </w:rPr>
          <w:t>14</w:t>
        </w:r>
        <w:r w:rsidR="0091675A">
          <w:rPr>
            <w:noProof/>
            <w:webHidden/>
          </w:rPr>
          <w:fldChar w:fldCharType="end"/>
        </w:r>
      </w:hyperlink>
    </w:p>
    <w:p w14:paraId="6BD62DA9" w14:textId="42A15D8F" w:rsidR="0091675A" w:rsidRDefault="007E2FB6">
      <w:pPr>
        <w:pStyle w:val="TOC1"/>
        <w:rPr>
          <w:rFonts w:eastAsiaTheme="minorEastAsia"/>
          <w:noProof/>
          <w:lang w:val="es-EC" w:eastAsia="es-EC"/>
        </w:rPr>
      </w:pPr>
      <w:hyperlink w:anchor="_Toc530638393" w:history="1">
        <w:r w:rsidR="0091675A" w:rsidRPr="00AC37D5">
          <w:rPr>
            <w:rStyle w:val="Hyperlink"/>
            <w:noProof/>
          </w:rPr>
          <w:t>d. Revisión de Literatura</w:t>
        </w:r>
        <w:r w:rsidR="0091675A">
          <w:rPr>
            <w:noProof/>
            <w:webHidden/>
          </w:rPr>
          <w:tab/>
        </w:r>
        <w:r w:rsidR="0091675A">
          <w:rPr>
            <w:noProof/>
            <w:webHidden/>
          </w:rPr>
          <w:fldChar w:fldCharType="begin"/>
        </w:r>
        <w:r w:rsidR="0091675A">
          <w:rPr>
            <w:noProof/>
            <w:webHidden/>
          </w:rPr>
          <w:instrText xml:space="preserve"> PAGEREF _Toc530638393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12A28C28" w14:textId="5CF66A83" w:rsidR="0091675A" w:rsidRDefault="007E2FB6">
      <w:pPr>
        <w:pStyle w:val="TOC2"/>
        <w:tabs>
          <w:tab w:val="left" w:pos="660"/>
          <w:tab w:val="right" w:leader="dot" w:pos="8488"/>
        </w:tabs>
        <w:rPr>
          <w:rFonts w:eastAsiaTheme="minorEastAsia"/>
          <w:noProof/>
          <w:lang w:val="es-EC" w:eastAsia="es-EC"/>
        </w:rPr>
      </w:pPr>
      <w:hyperlink w:anchor="_Toc530638394" w:history="1">
        <w:r w:rsidR="0091675A" w:rsidRPr="00AC37D5">
          <w:rPr>
            <w:rStyle w:val="Hyperlink"/>
            <w:noProof/>
          </w:rPr>
          <w:t>1.</w:t>
        </w:r>
        <w:r w:rsidR="0091675A">
          <w:rPr>
            <w:rFonts w:eastAsiaTheme="minorEastAsia"/>
            <w:noProof/>
            <w:lang w:val="es-EC" w:eastAsia="es-EC"/>
          </w:rPr>
          <w:tab/>
        </w:r>
        <w:r w:rsidR="0091675A" w:rsidRPr="00AC37D5">
          <w:rPr>
            <w:rStyle w:val="Hyperlink"/>
            <w:noProof/>
          </w:rPr>
          <w:t>Reseña histórica</w:t>
        </w:r>
        <w:r w:rsidR="0091675A">
          <w:rPr>
            <w:noProof/>
            <w:webHidden/>
          </w:rPr>
          <w:tab/>
        </w:r>
        <w:r w:rsidR="0091675A">
          <w:rPr>
            <w:noProof/>
            <w:webHidden/>
          </w:rPr>
          <w:fldChar w:fldCharType="begin"/>
        </w:r>
        <w:r w:rsidR="0091675A">
          <w:rPr>
            <w:noProof/>
            <w:webHidden/>
          </w:rPr>
          <w:instrText xml:space="preserve"> PAGEREF _Toc530638394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E79368" w14:textId="5741C0BD" w:rsidR="0091675A" w:rsidRDefault="007E2FB6">
      <w:pPr>
        <w:pStyle w:val="TOC2"/>
        <w:tabs>
          <w:tab w:val="left" w:pos="660"/>
          <w:tab w:val="right" w:leader="dot" w:pos="8488"/>
        </w:tabs>
        <w:rPr>
          <w:rFonts w:eastAsiaTheme="minorEastAsia"/>
          <w:noProof/>
          <w:lang w:val="es-EC" w:eastAsia="es-EC"/>
        </w:rPr>
      </w:pPr>
      <w:hyperlink w:anchor="_Toc530638395" w:history="1">
        <w:r w:rsidR="0091675A" w:rsidRPr="00AC37D5">
          <w:rPr>
            <w:rStyle w:val="Hyperlink"/>
            <w:noProof/>
          </w:rPr>
          <w:t>2.</w:t>
        </w:r>
        <w:r w:rsidR="0091675A">
          <w:rPr>
            <w:rFonts w:eastAsiaTheme="minorEastAsia"/>
            <w:noProof/>
            <w:lang w:val="es-EC" w:eastAsia="es-EC"/>
          </w:rPr>
          <w:tab/>
        </w:r>
        <w:r w:rsidR="0091675A" w:rsidRPr="00AC37D5">
          <w:rPr>
            <w:rStyle w:val="Hyperlink"/>
            <w:noProof/>
          </w:rPr>
          <w:t>Concepto Preliminares (Estado Actual)</w:t>
        </w:r>
        <w:r w:rsidR="0091675A">
          <w:rPr>
            <w:noProof/>
            <w:webHidden/>
          </w:rPr>
          <w:tab/>
        </w:r>
        <w:r w:rsidR="0091675A">
          <w:rPr>
            <w:noProof/>
            <w:webHidden/>
          </w:rPr>
          <w:fldChar w:fldCharType="begin"/>
        </w:r>
        <w:r w:rsidR="0091675A">
          <w:rPr>
            <w:noProof/>
            <w:webHidden/>
          </w:rPr>
          <w:instrText xml:space="preserve"> PAGEREF _Toc530638395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4F0EAB16" w14:textId="2F195A17" w:rsidR="0091675A" w:rsidRDefault="007E2FB6">
      <w:pPr>
        <w:pStyle w:val="TOC2"/>
        <w:tabs>
          <w:tab w:val="left" w:pos="660"/>
          <w:tab w:val="right" w:leader="dot" w:pos="8488"/>
        </w:tabs>
        <w:rPr>
          <w:rFonts w:eastAsiaTheme="minorEastAsia"/>
          <w:noProof/>
          <w:lang w:val="es-EC" w:eastAsia="es-EC"/>
        </w:rPr>
      </w:pPr>
      <w:hyperlink w:anchor="_Toc530638396" w:history="1">
        <w:r w:rsidR="0091675A" w:rsidRPr="00AC37D5">
          <w:rPr>
            <w:rStyle w:val="Hyperlink"/>
            <w:noProof/>
          </w:rPr>
          <w:t>3.</w:t>
        </w:r>
        <w:r w:rsidR="0091675A">
          <w:rPr>
            <w:rFonts w:eastAsiaTheme="minorEastAsia"/>
            <w:noProof/>
            <w:lang w:val="es-EC" w:eastAsia="es-EC"/>
          </w:rPr>
          <w:tab/>
        </w:r>
        <w:r w:rsidR="0091675A" w:rsidRPr="00AC37D5">
          <w:rPr>
            <w:rStyle w:val="Hyperlink"/>
            <w:noProof/>
          </w:rPr>
          <w:t>Trabajos Relacionados</w:t>
        </w:r>
        <w:r w:rsidR="0091675A">
          <w:rPr>
            <w:noProof/>
            <w:webHidden/>
          </w:rPr>
          <w:tab/>
        </w:r>
        <w:r w:rsidR="0091675A">
          <w:rPr>
            <w:noProof/>
            <w:webHidden/>
          </w:rPr>
          <w:fldChar w:fldCharType="begin"/>
        </w:r>
        <w:r w:rsidR="0091675A">
          <w:rPr>
            <w:noProof/>
            <w:webHidden/>
          </w:rPr>
          <w:instrText xml:space="preserve"> PAGEREF _Toc530638396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C64E94" w14:textId="58BD487A" w:rsidR="0091675A" w:rsidRDefault="007E2FB6">
      <w:pPr>
        <w:pStyle w:val="TOC1"/>
        <w:rPr>
          <w:rFonts w:eastAsiaTheme="minorEastAsia"/>
          <w:noProof/>
          <w:lang w:val="es-EC" w:eastAsia="es-EC"/>
        </w:rPr>
      </w:pPr>
      <w:hyperlink w:anchor="_Toc530638397" w:history="1">
        <w:r w:rsidR="0091675A" w:rsidRPr="00AC37D5">
          <w:rPr>
            <w:rStyle w:val="Hyperlink"/>
            <w:noProof/>
          </w:rPr>
          <w:t>e. Materiales y Métodos</w:t>
        </w:r>
        <w:r w:rsidR="0091675A">
          <w:rPr>
            <w:noProof/>
            <w:webHidden/>
          </w:rPr>
          <w:tab/>
        </w:r>
        <w:r w:rsidR="0091675A">
          <w:rPr>
            <w:noProof/>
            <w:webHidden/>
          </w:rPr>
          <w:fldChar w:fldCharType="begin"/>
        </w:r>
        <w:r w:rsidR="0091675A">
          <w:rPr>
            <w:noProof/>
            <w:webHidden/>
          </w:rPr>
          <w:instrText xml:space="preserve"> PAGEREF _Toc530638397 \h </w:instrText>
        </w:r>
        <w:r w:rsidR="0091675A">
          <w:rPr>
            <w:noProof/>
            <w:webHidden/>
          </w:rPr>
        </w:r>
        <w:r w:rsidR="0091675A">
          <w:rPr>
            <w:noProof/>
            <w:webHidden/>
          </w:rPr>
          <w:fldChar w:fldCharType="separate"/>
        </w:r>
        <w:r w:rsidR="0091675A">
          <w:rPr>
            <w:noProof/>
            <w:webHidden/>
          </w:rPr>
          <w:t>16</w:t>
        </w:r>
        <w:r w:rsidR="0091675A">
          <w:rPr>
            <w:noProof/>
            <w:webHidden/>
          </w:rPr>
          <w:fldChar w:fldCharType="end"/>
        </w:r>
      </w:hyperlink>
    </w:p>
    <w:p w14:paraId="52C12BB4" w14:textId="2D54D344" w:rsidR="0091675A" w:rsidRDefault="007E2FB6">
      <w:pPr>
        <w:pStyle w:val="TOC1"/>
        <w:rPr>
          <w:rFonts w:eastAsiaTheme="minorEastAsia"/>
          <w:noProof/>
          <w:lang w:val="es-EC" w:eastAsia="es-EC"/>
        </w:rPr>
      </w:pPr>
      <w:hyperlink w:anchor="_Toc530638398" w:history="1">
        <w:r w:rsidR="0091675A" w:rsidRPr="00AC37D5">
          <w:rPr>
            <w:rStyle w:val="Hyperlink"/>
            <w:noProof/>
          </w:rPr>
          <w:t>f. Resultados</w:t>
        </w:r>
        <w:r w:rsidR="0091675A">
          <w:rPr>
            <w:noProof/>
            <w:webHidden/>
          </w:rPr>
          <w:tab/>
        </w:r>
        <w:r w:rsidR="0091675A">
          <w:rPr>
            <w:noProof/>
            <w:webHidden/>
          </w:rPr>
          <w:fldChar w:fldCharType="begin"/>
        </w:r>
        <w:r w:rsidR="0091675A">
          <w:rPr>
            <w:noProof/>
            <w:webHidden/>
          </w:rPr>
          <w:instrText xml:space="preserve"> PAGEREF _Toc530638398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7B66B1D" w14:textId="69FE3BD2" w:rsidR="0091675A" w:rsidRDefault="007E2FB6">
      <w:pPr>
        <w:pStyle w:val="TOC2"/>
        <w:tabs>
          <w:tab w:val="right" w:leader="dot" w:pos="8488"/>
        </w:tabs>
        <w:rPr>
          <w:rFonts w:eastAsiaTheme="minorEastAsia"/>
          <w:noProof/>
          <w:lang w:val="es-EC" w:eastAsia="es-EC"/>
        </w:rPr>
      </w:pPr>
      <w:hyperlink w:anchor="_Toc530638399" w:history="1">
        <w:r w:rsidR="0091675A" w:rsidRPr="00AC37D5">
          <w:rPr>
            <w:rStyle w:val="Hyperlink"/>
            <w:noProof/>
          </w:rPr>
          <w:t>Fase 1: Realización de una revisión sistemática de gestión de procedimiento odontológicos.</w:t>
        </w:r>
        <w:r w:rsidR="0091675A">
          <w:rPr>
            <w:noProof/>
            <w:webHidden/>
          </w:rPr>
          <w:tab/>
        </w:r>
        <w:r w:rsidR="0091675A">
          <w:rPr>
            <w:noProof/>
            <w:webHidden/>
          </w:rPr>
          <w:fldChar w:fldCharType="begin"/>
        </w:r>
        <w:r w:rsidR="0091675A">
          <w:rPr>
            <w:noProof/>
            <w:webHidden/>
          </w:rPr>
          <w:instrText xml:space="preserve"> PAGEREF _Toc530638399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0C380ADC" w14:textId="1D59C5BC" w:rsidR="0091675A" w:rsidRDefault="007E2FB6">
      <w:pPr>
        <w:pStyle w:val="TOC3"/>
        <w:tabs>
          <w:tab w:val="right" w:leader="dot" w:pos="8488"/>
        </w:tabs>
        <w:rPr>
          <w:rFonts w:cstheme="minorBidi"/>
          <w:noProof/>
          <w:lang w:val="es-EC" w:eastAsia="es-EC"/>
        </w:rPr>
      </w:pPr>
      <w:hyperlink w:anchor="_Toc530638400" w:history="1">
        <w:r w:rsidR="0091675A" w:rsidRPr="00AC37D5">
          <w:rPr>
            <w:rStyle w:val="Hyperlink"/>
            <w:noProof/>
          </w:rPr>
          <w:t>1. Establecer métricas para la selección de trabajos relacionados al caso de estudio.</w:t>
        </w:r>
        <w:r w:rsidR="0091675A">
          <w:rPr>
            <w:noProof/>
            <w:webHidden/>
          </w:rPr>
          <w:tab/>
        </w:r>
        <w:r w:rsidR="0091675A">
          <w:rPr>
            <w:noProof/>
            <w:webHidden/>
          </w:rPr>
          <w:fldChar w:fldCharType="begin"/>
        </w:r>
        <w:r w:rsidR="0091675A">
          <w:rPr>
            <w:noProof/>
            <w:webHidden/>
          </w:rPr>
          <w:instrText xml:space="preserve"> PAGEREF _Toc530638400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D054CCC" w14:textId="3D965BDC" w:rsidR="0091675A" w:rsidRDefault="007E2FB6">
      <w:pPr>
        <w:pStyle w:val="TOC3"/>
        <w:tabs>
          <w:tab w:val="right" w:leader="dot" w:pos="8488"/>
        </w:tabs>
        <w:rPr>
          <w:rFonts w:cstheme="minorBidi"/>
          <w:noProof/>
          <w:lang w:val="es-EC" w:eastAsia="es-EC"/>
        </w:rPr>
      </w:pPr>
      <w:hyperlink w:anchor="_Toc530638401" w:history="1">
        <w:r w:rsidR="0091675A" w:rsidRPr="00AC37D5">
          <w:rPr>
            <w:rStyle w:val="Hyperlink"/>
            <w:noProof/>
          </w:rPr>
          <w:t>2. Búsqueda de información en base a las métricas establecidas relacionada al caso de estudio.</w:t>
        </w:r>
        <w:r w:rsidR="0091675A">
          <w:rPr>
            <w:noProof/>
            <w:webHidden/>
          </w:rPr>
          <w:tab/>
        </w:r>
        <w:r w:rsidR="0091675A">
          <w:rPr>
            <w:noProof/>
            <w:webHidden/>
          </w:rPr>
          <w:fldChar w:fldCharType="begin"/>
        </w:r>
        <w:r w:rsidR="0091675A">
          <w:rPr>
            <w:noProof/>
            <w:webHidden/>
          </w:rPr>
          <w:instrText xml:space="preserve"> PAGEREF _Toc530638401 \h </w:instrText>
        </w:r>
        <w:r w:rsidR="0091675A">
          <w:rPr>
            <w:noProof/>
            <w:webHidden/>
          </w:rPr>
        </w:r>
        <w:r w:rsidR="0091675A">
          <w:rPr>
            <w:noProof/>
            <w:webHidden/>
          </w:rPr>
          <w:fldChar w:fldCharType="separate"/>
        </w:r>
        <w:r w:rsidR="0091675A">
          <w:rPr>
            <w:noProof/>
            <w:webHidden/>
          </w:rPr>
          <w:t>18</w:t>
        </w:r>
        <w:r w:rsidR="0091675A">
          <w:rPr>
            <w:noProof/>
            <w:webHidden/>
          </w:rPr>
          <w:fldChar w:fldCharType="end"/>
        </w:r>
      </w:hyperlink>
    </w:p>
    <w:p w14:paraId="2F6014C3" w14:textId="0AFD9824" w:rsidR="0091675A" w:rsidRDefault="007E2FB6">
      <w:pPr>
        <w:pStyle w:val="TOC3"/>
        <w:tabs>
          <w:tab w:val="right" w:leader="dot" w:pos="8488"/>
        </w:tabs>
        <w:rPr>
          <w:rFonts w:cstheme="minorBidi"/>
          <w:noProof/>
          <w:lang w:val="es-EC" w:eastAsia="es-EC"/>
        </w:rPr>
      </w:pPr>
      <w:hyperlink w:anchor="_Toc530638402" w:history="1">
        <w:r w:rsidR="0091675A" w:rsidRPr="00AC37D5">
          <w:rPr>
            <w:rStyle w:val="Hyperlink"/>
            <w:noProof/>
          </w:rPr>
          <w:t>3. Análisis de los trabajos seleccionados.</w:t>
        </w:r>
        <w:r w:rsidR="0091675A">
          <w:rPr>
            <w:noProof/>
            <w:webHidden/>
          </w:rPr>
          <w:tab/>
        </w:r>
        <w:r w:rsidR="0091675A">
          <w:rPr>
            <w:noProof/>
            <w:webHidden/>
          </w:rPr>
          <w:fldChar w:fldCharType="begin"/>
        </w:r>
        <w:r w:rsidR="0091675A">
          <w:rPr>
            <w:noProof/>
            <w:webHidden/>
          </w:rPr>
          <w:instrText xml:space="preserve"> PAGEREF _Toc530638402 \h </w:instrText>
        </w:r>
        <w:r w:rsidR="0091675A">
          <w:rPr>
            <w:noProof/>
            <w:webHidden/>
          </w:rPr>
        </w:r>
        <w:r w:rsidR="0091675A">
          <w:rPr>
            <w:noProof/>
            <w:webHidden/>
          </w:rPr>
          <w:fldChar w:fldCharType="separate"/>
        </w:r>
        <w:r w:rsidR="0091675A">
          <w:rPr>
            <w:noProof/>
            <w:webHidden/>
          </w:rPr>
          <w:t>19</w:t>
        </w:r>
        <w:r w:rsidR="0091675A">
          <w:rPr>
            <w:noProof/>
            <w:webHidden/>
          </w:rPr>
          <w:fldChar w:fldCharType="end"/>
        </w:r>
      </w:hyperlink>
    </w:p>
    <w:p w14:paraId="140950D6" w14:textId="4EF1D823" w:rsidR="0091675A" w:rsidRDefault="007E2FB6">
      <w:pPr>
        <w:pStyle w:val="TOC2"/>
        <w:tabs>
          <w:tab w:val="right" w:leader="dot" w:pos="8488"/>
        </w:tabs>
        <w:rPr>
          <w:rFonts w:eastAsiaTheme="minorEastAsia"/>
          <w:noProof/>
          <w:lang w:val="es-EC" w:eastAsia="es-EC"/>
        </w:rPr>
      </w:pPr>
      <w:hyperlink w:anchor="_Toc530638403" w:history="1">
        <w:r w:rsidR="0091675A" w:rsidRPr="00AC37D5">
          <w:rPr>
            <w:rStyle w:val="Hyperlink"/>
            <w:noProof/>
          </w:rPr>
          <w:t>4. Elaborar un documento de los trabajos analizados.</w:t>
        </w:r>
        <w:r w:rsidR="0091675A">
          <w:rPr>
            <w:noProof/>
            <w:webHidden/>
          </w:rPr>
          <w:tab/>
        </w:r>
        <w:r w:rsidR="0091675A">
          <w:rPr>
            <w:noProof/>
            <w:webHidden/>
          </w:rPr>
          <w:fldChar w:fldCharType="begin"/>
        </w:r>
        <w:r w:rsidR="0091675A">
          <w:rPr>
            <w:noProof/>
            <w:webHidden/>
          </w:rPr>
          <w:instrText xml:space="preserve"> PAGEREF _Toc530638403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446EECF8" w14:textId="715C0FE9" w:rsidR="0091675A" w:rsidRDefault="007E2FB6">
      <w:pPr>
        <w:pStyle w:val="TOC2"/>
        <w:tabs>
          <w:tab w:val="right" w:leader="dot" w:pos="8488"/>
        </w:tabs>
        <w:rPr>
          <w:rFonts w:eastAsiaTheme="minorEastAsia"/>
          <w:noProof/>
          <w:lang w:val="es-EC" w:eastAsia="es-EC"/>
        </w:rPr>
      </w:pPr>
      <w:hyperlink w:anchor="_Toc530638404" w:history="1">
        <w:r w:rsidR="0091675A" w:rsidRPr="00AC37D5">
          <w:rPr>
            <w:rStyle w:val="Hyperlink"/>
            <w:noProof/>
            <w:lang w:val="es-EC"/>
          </w:rPr>
          <w:t>Fase 2: Implementar la solución informática para la gestión de procedimientos odontológicos</w:t>
        </w:r>
        <w:r w:rsidR="0091675A">
          <w:rPr>
            <w:noProof/>
            <w:webHidden/>
          </w:rPr>
          <w:tab/>
        </w:r>
        <w:r w:rsidR="0091675A">
          <w:rPr>
            <w:noProof/>
            <w:webHidden/>
          </w:rPr>
          <w:fldChar w:fldCharType="begin"/>
        </w:r>
        <w:r w:rsidR="0091675A">
          <w:rPr>
            <w:noProof/>
            <w:webHidden/>
          </w:rPr>
          <w:instrText xml:space="preserve"> PAGEREF _Toc530638404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6E85CE04" w14:textId="1A661220" w:rsidR="0091675A" w:rsidRDefault="007E2FB6">
      <w:pPr>
        <w:pStyle w:val="TOC2"/>
        <w:tabs>
          <w:tab w:val="left" w:pos="660"/>
          <w:tab w:val="right" w:leader="dot" w:pos="8488"/>
        </w:tabs>
        <w:rPr>
          <w:rFonts w:eastAsiaTheme="minorEastAsia"/>
          <w:noProof/>
          <w:lang w:val="es-EC" w:eastAsia="es-EC"/>
        </w:rPr>
      </w:pPr>
      <w:hyperlink w:anchor="_Toc530638405" w:history="1">
        <w:r w:rsidR="0091675A" w:rsidRPr="00AC37D5">
          <w:rPr>
            <w:rStyle w:val="Hyperlink"/>
            <w:noProof/>
            <w:lang w:val="es-EC"/>
          </w:rPr>
          <w:t>1.</w:t>
        </w:r>
        <w:r w:rsidR="0091675A">
          <w:rPr>
            <w:rFonts w:eastAsiaTheme="minorEastAsia"/>
            <w:noProof/>
            <w:lang w:val="es-EC" w:eastAsia="es-EC"/>
          </w:rPr>
          <w:tab/>
        </w:r>
        <w:r w:rsidR="0091675A" w:rsidRPr="00AC37D5">
          <w:rPr>
            <w:rStyle w:val="Hyperlink"/>
            <w:noProof/>
            <w:lang w:val="es-EC"/>
          </w:rPr>
          <w:t>Analizar y establecer normas de ingeniería de software que se adapten a las necesidades a la solución informática.</w:t>
        </w:r>
        <w:r w:rsidR="0091675A">
          <w:rPr>
            <w:noProof/>
            <w:webHidden/>
          </w:rPr>
          <w:tab/>
        </w:r>
        <w:r w:rsidR="0091675A">
          <w:rPr>
            <w:noProof/>
            <w:webHidden/>
          </w:rPr>
          <w:fldChar w:fldCharType="begin"/>
        </w:r>
        <w:r w:rsidR="0091675A">
          <w:rPr>
            <w:noProof/>
            <w:webHidden/>
          </w:rPr>
          <w:instrText xml:space="preserve"> PAGEREF _Toc530638405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1E3D6D2F" w14:textId="5159A926" w:rsidR="0091675A" w:rsidRDefault="007E2FB6">
      <w:pPr>
        <w:pStyle w:val="TOC2"/>
        <w:tabs>
          <w:tab w:val="right" w:leader="dot" w:pos="8488"/>
        </w:tabs>
        <w:rPr>
          <w:rFonts w:eastAsiaTheme="minorEastAsia"/>
          <w:noProof/>
          <w:lang w:val="es-EC" w:eastAsia="es-EC"/>
        </w:rPr>
      </w:pPr>
      <w:hyperlink w:anchor="_Toc530638406" w:history="1">
        <w:r w:rsidR="0091675A" w:rsidRPr="00AC37D5">
          <w:rPr>
            <w:rStyle w:val="Hyperlink"/>
            <w:noProof/>
          </w:rPr>
          <w:t>Selección de Metodología</w:t>
        </w:r>
        <w:r w:rsidR="0091675A">
          <w:rPr>
            <w:noProof/>
            <w:webHidden/>
          </w:rPr>
          <w:tab/>
        </w:r>
        <w:r w:rsidR="0091675A">
          <w:rPr>
            <w:noProof/>
            <w:webHidden/>
          </w:rPr>
          <w:fldChar w:fldCharType="begin"/>
        </w:r>
        <w:r w:rsidR="0091675A">
          <w:rPr>
            <w:noProof/>
            <w:webHidden/>
          </w:rPr>
          <w:instrText xml:space="preserve"> PAGEREF _Toc530638406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3592761F" w14:textId="0B32FCBB" w:rsidR="0091675A" w:rsidRDefault="007E2FB6">
      <w:pPr>
        <w:pStyle w:val="TOC3"/>
        <w:tabs>
          <w:tab w:val="right" w:leader="dot" w:pos="8488"/>
        </w:tabs>
        <w:rPr>
          <w:rFonts w:cstheme="minorBidi"/>
          <w:noProof/>
          <w:lang w:val="es-EC" w:eastAsia="es-EC"/>
        </w:rPr>
      </w:pPr>
      <w:hyperlink w:anchor="_Toc530638407" w:history="1">
        <w:r w:rsidR="0091675A" w:rsidRPr="00AC37D5">
          <w:rPr>
            <w:rStyle w:val="Hyperlink"/>
            <w:noProof/>
          </w:rPr>
          <w:t>Programación Extrema (XP)</w:t>
        </w:r>
        <w:r w:rsidR="0091675A">
          <w:rPr>
            <w:noProof/>
            <w:webHidden/>
          </w:rPr>
          <w:tab/>
        </w:r>
        <w:r w:rsidR="0091675A">
          <w:rPr>
            <w:noProof/>
            <w:webHidden/>
          </w:rPr>
          <w:fldChar w:fldCharType="begin"/>
        </w:r>
        <w:r w:rsidR="0091675A">
          <w:rPr>
            <w:noProof/>
            <w:webHidden/>
          </w:rPr>
          <w:instrText xml:space="preserve"> PAGEREF _Toc530638407 \h </w:instrText>
        </w:r>
        <w:r w:rsidR="0091675A">
          <w:rPr>
            <w:noProof/>
            <w:webHidden/>
          </w:rPr>
        </w:r>
        <w:r w:rsidR="0091675A">
          <w:rPr>
            <w:noProof/>
            <w:webHidden/>
          </w:rPr>
          <w:fldChar w:fldCharType="separate"/>
        </w:r>
        <w:r w:rsidR="0091675A">
          <w:rPr>
            <w:noProof/>
            <w:webHidden/>
          </w:rPr>
          <w:t>21</w:t>
        </w:r>
        <w:r w:rsidR="0091675A">
          <w:rPr>
            <w:noProof/>
            <w:webHidden/>
          </w:rPr>
          <w:fldChar w:fldCharType="end"/>
        </w:r>
      </w:hyperlink>
    </w:p>
    <w:p w14:paraId="4ECA5921" w14:textId="5E0A6CC5" w:rsidR="0091675A" w:rsidRDefault="007E2FB6">
      <w:pPr>
        <w:pStyle w:val="TOC3"/>
        <w:tabs>
          <w:tab w:val="right" w:leader="dot" w:pos="8488"/>
        </w:tabs>
        <w:rPr>
          <w:rFonts w:cstheme="minorBidi"/>
          <w:noProof/>
          <w:lang w:val="es-EC" w:eastAsia="es-EC"/>
        </w:rPr>
      </w:pPr>
      <w:hyperlink w:anchor="_Toc530638408" w:history="1">
        <w:r w:rsidR="0091675A" w:rsidRPr="00AC37D5">
          <w:rPr>
            <w:rStyle w:val="Hyperlink"/>
            <w:noProof/>
          </w:rPr>
          <w:t>SCRUM</w:t>
        </w:r>
        <w:r w:rsidR="0091675A">
          <w:rPr>
            <w:noProof/>
            <w:webHidden/>
          </w:rPr>
          <w:tab/>
        </w:r>
        <w:r w:rsidR="0091675A">
          <w:rPr>
            <w:noProof/>
            <w:webHidden/>
          </w:rPr>
          <w:fldChar w:fldCharType="begin"/>
        </w:r>
        <w:r w:rsidR="0091675A">
          <w:rPr>
            <w:noProof/>
            <w:webHidden/>
          </w:rPr>
          <w:instrText xml:space="preserve"> PAGEREF _Toc530638408 \h </w:instrText>
        </w:r>
        <w:r w:rsidR="0091675A">
          <w:rPr>
            <w:noProof/>
            <w:webHidden/>
          </w:rPr>
        </w:r>
        <w:r w:rsidR="0091675A">
          <w:rPr>
            <w:noProof/>
            <w:webHidden/>
          </w:rPr>
          <w:fldChar w:fldCharType="separate"/>
        </w:r>
        <w:r w:rsidR="0091675A">
          <w:rPr>
            <w:noProof/>
            <w:webHidden/>
          </w:rPr>
          <w:t>22</w:t>
        </w:r>
        <w:r w:rsidR="0091675A">
          <w:rPr>
            <w:noProof/>
            <w:webHidden/>
          </w:rPr>
          <w:fldChar w:fldCharType="end"/>
        </w:r>
      </w:hyperlink>
    </w:p>
    <w:p w14:paraId="43CA26F9" w14:textId="3093EB6C" w:rsidR="0091675A" w:rsidRDefault="007E2FB6">
      <w:pPr>
        <w:pStyle w:val="TOC3"/>
        <w:tabs>
          <w:tab w:val="right" w:leader="dot" w:pos="8488"/>
        </w:tabs>
        <w:rPr>
          <w:rFonts w:cstheme="minorBidi"/>
          <w:noProof/>
          <w:lang w:val="es-EC" w:eastAsia="es-EC"/>
        </w:rPr>
      </w:pPr>
      <w:hyperlink w:anchor="_Toc530638409" w:history="1">
        <w:r w:rsidR="0091675A" w:rsidRPr="00AC37D5">
          <w:rPr>
            <w:rStyle w:val="Hyperlink"/>
            <w:noProof/>
          </w:rPr>
          <w:t>CRYSTAL</w:t>
        </w:r>
        <w:r w:rsidR="0091675A">
          <w:rPr>
            <w:noProof/>
            <w:webHidden/>
          </w:rPr>
          <w:tab/>
        </w:r>
        <w:r w:rsidR="0091675A">
          <w:rPr>
            <w:noProof/>
            <w:webHidden/>
          </w:rPr>
          <w:fldChar w:fldCharType="begin"/>
        </w:r>
        <w:r w:rsidR="0091675A">
          <w:rPr>
            <w:noProof/>
            <w:webHidden/>
          </w:rPr>
          <w:instrText xml:space="preserve"> PAGEREF _Toc530638409 \h </w:instrText>
        </w:r>
        <w:r w:rsidR="0091675A">
          <w:rPr>
            <w:noProof/>
            <w:webHidden/>
          </w:rPr>
        </w:r>
        <w:r w:rsidR="0091675A">
          <w:rPr>
            <w:noProof/>
            <w:webHidden/>
          </w:rPr>
          <w:fldChar w:fldCharType="separate"/>
        </w:r>
        <w:r w:rsidR="0091675A">
          <w:rPr>
            <w:noProof/>
            <w:webHidden/>
          </w:rPr>
          <w:t>23</w:t>
        </w:r>
        <w:r w:rsidR="0091675A">
          <w:rPr>
            <w:noProof/>
            <w:webHidden/>
          </w:rPr>
          <w:fldChar w:fldCharType="end"/>
        </w:r>
      </w:hyperlink>
    </w:p>
    <w:p w14:paraId="3D45EC15" w14:textId="1B33E748" w:rsidR="0091675A" w:rsidRDefault="007E2FB6">
      <w:pPr>
        <w:pStyle w:val="TOC3"/>
        <w:tabs>
          <w:tab w:val="right" w:leader="dot" w:pos="8488"/>
        </w:tabs>
        <w:rPr>
          <w:rFonts w:cstheme="minorBidi"/>
          <w:noProof/>
          <w:lang w:val="es-EC" w:eastAsia="es-EC"/>
        </w:rPr>
      </w:pPr>
      <w:hyperlink w:anchor="_Toc530638410" w:history="1">
        <w:r w:rsidR="0091675A" w:rsidRPr="00AC37D5">
          <w:rPr>
            <w:rStyle w:val="Hyperlink"/>
            <w:noProof/>
            <w:lang w:val="es-EC"/>
          </w:rPr>
          <w:t>DSDM (Dynamic Systems Development Method)</w:t>
        </w:r>
        <w:r w:rsidR="0091675A">
          <w:rPr>
            <w:noProof/>
            <w:webHidden/>
          </w:rPr>
          <w:tab/>
        </w:r>
        <w:r w:rsidR="0091675A">
          <w:rPr>
            <w:noProof/>
            <w:webHidden/>
          </w:rPr>
          <w:fldChar w:fldCharType="begin"/>
        </w:r>
        <w:r w:rsidR="0091675A">
          <w:rPr>
            <w:noProof/>
            <w:webHidden/>
          </w:rPr>
          <w:instrText xml:space="preserve"> PAGEREF _Toc530638410 \h </w:instrText>
        </w:r>
        <w:r w:rsidR="0091675A">
          <w:rPr>
            <w:noProof/>
            <w:webHidden/>
          </w:rPr>
        </w:r>
        <w:r w:rsidR="0091675A">
          <w:rPr>
            <w:noProof/>
            <w:webHidden/>
          </w:rPr>
          <w:fldChar w:fldCharType="separate"/>
        </w:r>
        <w:r w:rsidR="0091675A">
          <w:rPr>
            <w:noProof/>
            <w:webHidden/>
          </w:rPr>
          <w:t>24</w:t>
        </w:r>
        <w:r w:rsidR="0091675A">
          <w:rPr>
            <w:noProof/>
            <w:webHidden/>
          </w:rPr>
          <w:fldChar w:fldCharType="end"/>
        </w:r>
      </w:hyperlink>
    </w:p>
    <w:p w14:paraId="3E7EC25D" w14:textId="30667D5B" w:rsidR="0091675A" w:rsidRDefault="007E2FB6">
      <w:pPr>
        <w:pStyle w:val="TOC3"/>
        <w:tabs>
          <w:tab w:val="right" w:leader="dot" w:pos="8488"/>
        </w:tabs>
        <w:rPr>
          <w:rFonts w:cstheme="minorBidi"/>
          <w:noProof/>
          <w:lang w:val="es-EC" w:eastAsia="es-EC"/>
        </w:rPr>
      </w:pPr>
      <w:hyperlink w:anchor="_Toc530638411" w:history="1">
        <w:r w:rsidR="0091675A" w:rsidRPr="00AC37D5">
          <w:rPr>
            <w:rStyle w:val="Hyperlink"/>
            <w:noProof/>
          </w:rPr>
          <w:t>Comparativa de las metodologías (XP, Scrum, Crystal, DSDM)</w:t>
        </w:r>
        <w:r w:rsidR="0091675A">
          <w:rPr>
            <w:noProof/>
            <w:webHidden/>
          </w:rPr>
          <w:tab/>
        </w:r>
        <w:r w:rsidR="0091675A">
          <w:rPr>
            <w:noProof/>
            <w:webHidden/>
          </w:rPr>
          <w:fldChar w:fldCharType="begin"/>
        </w:r>
        <w:r w:rsidR="0091675A">
          <w:rPr>
            <w:noProof/>
            <w:webHidden/>
          </w:rPr>
          <w:instrText xml:space="preserve"> PAGEREF _Toc530638411 \h </w:instrText>
        </w:r>
        <w:r w:rsidR="0091675A">
          <w:rPr>
            <w:noProof/>
            <w:webHidden/>
          </w:rPr>
        </w:r>
        <w:r w:rsidR="0091675A">
          <w:rPr>
            <w:noProof/>
            <w:webHidden/>
          </w:rPr>
          <w:fldChar w:fldCharType="separate"/>
        </w:r>
        <w:r w:rsidR="0091675A">
          <w:rPr>
            <w:noProof/>
            <w:webHidden/>
          </w:rPr>
          <w:t>25</w:t>
        </w:r>
        <w:r w:rsidR="0091675A">
          <w:rPr>
            <w:noProof/>
            <w:webHidden/>
          </w:rPr>
          <w:fldChar w:fldCharType="end"/>
        </w:r>
      </w:hyperlink>
    </w:p>
    <w:p w14:paraId="1FF3305F" w14:textId="48B94869" w:rsidR="0091675A" w:rsidRDefault="007E2FB6">
      <w:pPr>
        <w:pStyle w:val="TOC2"/>
        <w:tabs>
          <w:tab w:val="right" w:leader="dot" w:pos="8488"/>
        </w:tabs>
        <w:rPr>
          <w:rFonts w:eastAsiaTheme="minorEastAsia"/>
          <w:noProof/>
          <w:lang w:val="es-EC" w:eastAsia="es-EC"/>
        </w:rPr>
      </w:pPr>
      <w:hyperlink w:anchor="_Toc530638412" w:history="1">
        <w:r w:rsidR="0091675A" w:rsidRPr="00AC37D5">
          <w:rPr>
            <w:rStyle w:val="Hyperlink"/>
            <w:noProof/>
            <w:lang w:val="es-EC"/>
          </w:rPr>
          <w:t>Selección de Framework</w:t>
        </w:r>
        <w:r w:rsidR="0091675A">
          <w:rPr>
            <w:noProof/>
            <w:webHidden/>
          </w:rPr>
          <w:tab/>
        </w:r>
        <w:r w:rsidR="0091675A">
          <w:rPr>
            <w:noProof/>
            <w:webHidden/>
          </w:rPr>
          <w:fldChar w:fldCharType="begin"/>
        </w:r>
        <w:r w:rsidR="0091675A">
          <w:rPr>
            <w:noProof/>
            <w:webHidden/>
          </w:rPr>
          <w:instrText xml:space="preserve"> PAGEREF _Toc530638412 \h </w:instrText>
        </w:r>
        <w:r w:rsidR="0091675A">
          <w:rPr>
            <w:noProof/>
            <w:webHidden/>
          </w:rPr>
        </w:r>
        <w:r w:rsidR="0091675A">
          <w:rPr>
            <w:noProof/>
            <w:webHidden/>
          </w:rPr>
          <w:fldChar w:fldCharType="separate"/>
        </w:r>
        <w:r w:rsidR="0091675A">
          <w:rPr>
            <w:noProof/>
            <w:webHidden/>
          </w:rPr>
          <w:t>27</w:t>
        </w:r>
        <w:r w:rsidR="0091675A">
          <w:rPr>
            <w:noProof/>
            <w:webHidden/>
          </w:rPr>
          <w:fldChar w:fldCharType="end"/>
        </w:r>
      </w:hyperlink>
    </w:p>
    <w:p w14:paraId="4F936408" w14:textId="34D65CC1" w:rsidR="0091675A" w:rsidRDefault="007E2FB6">
      <w:pPr>
        <w:pStyle w:val="TOC3"/>
        <w:tabs>
          <w:tab w:val="right" w:leader="dot" w:pos="8488"/>
        </w:tabs>
        <w:rPr>
          <w:rFonts w:cstheme="minorBidi"/>
          <w:noProof/>
          <w:lang w:val="es-EC" w:eastAsia="es-EC"/>
        </w:rPr>
      </w:pPr>
      <w:hyperlink w:anchor="_Toc530638413" w:history="1">
        <w:r w:rsidR="0091675A" w:rsidRPr="00AC37D5">
          <w:rPr>
            <w:rStyle w:val="Hyperlink"/>
            <w:noProof/>
            <w:lang w:val="es-EC"/>
          </w:rPr>
          <w:t>Laravel</w:t>
        </w:r>
        <w:r w:rsidR="0091675A">
          <w:rPr>
            <w:noProof/>
            <w:webHidden/>
          </w:rPr>
          <w:tab/>
        </w:r>
        <w:r w:rsidR="0091675A">
          <w:rPr>
            <w:noProof/>
            <w:webHidden/>
          </w:rPr>
          <w:fldChar w:fldCharType="begin"/>
        </w:r>
        <w:r w:rsidR="0091675A">
          <w:rPr>
            <w:noProof/>
            <w:webHidden/>
          </w:rPr>
          <w:instrText xml:space="preserve"> PAGEREF _Toc530638413 \h </w:instrText>
        </w:r>
        <w:r w:rsidR="0091675A">
          <w:rPr>
            <w:noProof/>
            <w:webHidden/>
          </w:rPr>
        </w:r>
        <w:r w:rsidR="0091675A">
          <w:rPr>
            <w:noProof/>
            <w:webHidden/>
          </w:rPr>
          <w:fldChar w:fldCharType="separate"/>
        </w:r>
        <w:r w:rsidR="0091675A">
          <w:rPr>
            <w:noProof/>
            <w:webHidden/>
          </w:rPr>
          <w:t>28</w:t>
        </w:r>
        <w:r w:rsidR="0091675A">
          <w:rPr>
            <w:noProof/>
            <w:webHidden/>
          </w:rPr>
          <w:fldChar w:fldCharType="end"/>
        </w:r>
      </w:hyperlink>
    </w:p>
    <w:p w14:paraId="64717799" w14:textId="1AB35DEA" w:rsidR="0091675A" w:rsidRDefault="007E2FB6">
      <w:pPr>
        <w:pStyle w:val="TOC3"/>
        <w:tabs>
          <w:tab w:val="right" w:leader="dot" w:pos="8488"/>
        </w:tabs>
        <w:rPr>
          <w:rFonts w:cstheme="minorBidi"/>
          <w:noProof/>
          <w:lang w:val="es-EC" w:eastAsia="es-EC"/>
        </w:rPr>
      </w:pPr>
      <w:hyperlink w:anchor="_Toc530638414" w:history="1">
        <w:r w:rsidR="0091675A" w:rsidRPr="00AC37D5">
          <w:rPr>
            <w:rStyle w:val="Hyperlink"/>
            <w:noProof/>
          </w:rPr>
          <w:t>CodeIgniter</w:t>
        </w:r>
        <w:r w:rsidR="0091675A">
          <w:rPr>
            <w:noProof/>
            <w:webHidden/>
          </w:rPr>
          <w:tab/>
        </w:r>
        <w:r w:rsidR="0091675A">
          <w:rPr>
            <w:noProof/>
            <w:webHidden/>
          </w:rPr>
          <w:fldChar w:fldCharType="begin"/>
        </w:r>
        <w:r w:rsidR="0091675A">
          <w:rPr>
            <w:noProof/>
            <w:webHidden/>
          </w:rPr>
          <w:instrText xml:space="preserve"> PAGEREF _Toc530638414 \h </w:instrText>
        </w:r>
        <w:r w:rsidR="0091675A">
          <w:rPr>
            <w:noProof/>
            <w:webHidden/>
          </w:rPr>
        </w:r>
        <w:r w:rsidR="0091675A">
          <w:rPr>
            <w:noProof/>
            <w:webHidden/>
          </w:rPr>
          <w:fldChar w:fldCharType="separate"/>
        </w:r>
        <w:r w:rsidR="0091675A">
          <w:rPr>
            <w:noProof/>
            <w:webHidden/>
          </w:rPr>
          <w:t>29</w:t>
        </w:r>
        <w:r w:rsidR="0091675A">
          <w:rPr>
            <w:noProof/>
            <w:webHidden/>
          </w:rPr>
          <w:fldChar w:fldCharType="end"/>
        </w:r>
      </w:hyperlink>
    </w:p>
    <w:p w14:paraId="7006099D" w14:textId="19E6C295" w:rsidR="0091675A" w:rsidRDefault="007E2FB6">
      <w:pPr>
        <w:pStyle w:val="TOC3"/>
        <w:tabs>
          <w:tab w:val="right" w:leader="dot" w:pos="8488"/>
        </w:tabs>
        <w:rPr>
          <w:rFonts w:cstheme="minorBidi"/>
          <w:noProof/>
          <w:lang w:val="es-EC" w:eastAsia="es-EC"/>
        </w:rPr>
      </w:pPr>
      <w:hyperlink w:anchor="_Toc530638415" w:history="1">
        <w:r w:rsidR="0091675A" w:rsidRPr="00AC37D5">
          <w:rPr>
            <w:rStyle w:val="Hyperlink"/>
            <w:noProof/>
          </w:rPr>
          <w:t>CakePHP</w:t>
        </w:r>
        <w:r w:rsidR="0091675A">
          <w:rPr>
            <w:noProof/>
            <w:webHidden/>
          </w:rPr>
          <w:tab/>
        </w:r>
        <w:r w:rsidR="0091675A">
          <w:rPr>
            <w:noProof/>
            <w:webHidden/>
          </w:rPr>
          <w:fldChar w:fldCharType="begin"/>
        </w:r>
        <w:r w:rsidR="0091675A">
          <w:rPr>
            <w:noProof/>
            <w:webHidden/>
          </w:rPr>
          <w:instrText xml:space="preserve"> PAGEREF _Toc530638415 \h </w:instrText>
        </w:r>
        <w:r w:rsidR="0091675A">
          <w:rPr>
            <w:noProof/>
            <w:webHidden/>
          </w:rPr>
        </w:r>
        <w:r w:rsidR="0091675A">
          <w:rPr>
            <w:noProof/>
            <w:webHidden/>
          </w:rPr>
          <w:fldChar w:fldCharType="separate"/>
        </w:r>
        <w:r w:rsidR="0091675A">
          <w:rPr>
            <w:noProof/>
            <w:webHidden/>
          </w:rPr>
          <w:t>30</w:t>
        </w:r>
        <w:r w:rsidR="0091675A">
          <w:rPr>
            <w:noProof/>
            <w:webHidden/>
          </w:rPr>
          <w:fldChar w:fldCharType="end"/>
        </w:r>
      </w:hyperlink>
    </w:p>
    <w:p w14:paraId="32ABAE7E" w14:textId="035C1F01" w:rsidR="0091675A" w:rsidRDefault="007E2FB6">
      <w:pPr>
        <w:pStyle w:val="TOC3"/>
        <w:tabs>
          <w:tab w:val="right" w:leader="dot" w:pos="8488"/>
        </w:tabs>
        <w:rPr>
          <w:rFonts w:cstheme="minorBidi"/>
          <w:noProof/>
          <w:lang w:val="es-EC" w:eastAsia="es-EC"/>
        </w:rPr>
      </w:pPr>
      <w:hyperlink w:anchor="_Toc530638416" w:history="1">
        <w:r w:rsidR="0091675A" w:rsidRPr="00AC37D5">
          <w:rPr>
            <w:rStyle w:val="Hyperlink"/>
            <w:noProof/>
          </w:rPr>
          <w:t>Comparativa de los frameworks (Laravel, CodeIgniter, CakePHP)</w:t>
        </w:r>
        <w:r w:rsidR="0091675A">
          <w:rPr>
            <w:noProof/>
            <w:webHidden/>
          </w:rPr>
          <w:tab/>
        </w:r>
        <w:r w:rsidR="0091675A">
          <w:rPr>
            <w:noProof/>
            <w:webHidden/>
          </w:rPr>
          <w:fldChar w:fldCharType="begin"/>
        </w:r>
        <w:r w:rsidR="0091675A">
          <w:rPr>
            <w:noProof/>
            <w:webHidden/>
          </w:rPr>
          <w:instrText xml:space="preserve"> PAGEREF _Toc530638416 \h </w:instrText>
        </w:r>
        <w:r w:rsidR="0091675A">
          <w:rPr>
            <w:noProof/>
            <w:webHidden/>
          </w:rPr>
        </w:r>
        <w:r w:rsidR="0091675A">
          <w:rPr>
            <w:noProof/>
            <w:webHidden/>
          </w:rPr>
          <w:fldChar w:fldCharType="separate"/>
        </w:r>
        <w:r w:rsidR="0091675A">
          <w:rPr>
            <w:noProof/>
            <w:webHidden/>
          </w:rPr>
          <w:t>31</w:t>
        </w:r>
        <w:r w:rsidR="0091675A">
          <w:rPr>
            <w:noProof/>
            <w:webHidden/>
          </w:rPr>
          <w:fldChar w:fldCharType="end"/>
        </w:r>
      </w:hyperlink>
    </w:p>
    <w:p w14:paraId="7F51E552" w14:textId="319EF462" w:rsidR="0091675A" w:rsidRDefault="007E2FB6">
      <w:pPr>
        <w:pStyle w:val="TOC2"/>
        <w:tabs>
          <w:tab w:val="right" w:leader="dot" w:pos="8488"/>
        </w:tabs>
        <w:rPr>
          <w:rFonts w:eastAsiaTheme="minorEastAsia"/>
          <w:noProof/>
          <w:lang w:val="es-EC" w:eastAsia="es-EC"/>
        </w:rPr>
      </w:pPr>
      <w:hyperlink w:anchor="_Toc530638417" w:history="1">
        <w:r w:rsidR="0091675A" w:rsidRPr="00AC37D5">
          <w:rPr>
            <w:rStyle w:val="Hyperlink"/>
            <w:noProof/>
            <w:lang w:val="es-EC"/>
          </w:rPr>
          <w:t>Metodología XP</w:t>
        </w:r>
        <w:r w:rsidR="0091675A">
          <w:rPr>
            <w:noProof/>
            <w:webHidden/>
          </w:rPr>
          <w:tab/>
        </w:r>
        <w:r w:rsidR="0091675A">
          <w:rPr>
            <w:noProof/>
            <w:webHidden/>
          </w:rPr>
          <w:fldChar w:fldCharType="begin"/>
        </w:r>
        <w:r w:rsidR="0091675A">
          <w:rPr>
            <w:noProof/>
            <w:webHidden/>
          </w:rPr>
          <w:instrText xml:space="preserve"> PAGEREF _Toc530638417 \h </w:instrText>
        </w:r>
        <w:r w:rsidR="0091675A">
          <w:rPr>
            <w:noProof/>
            <w:webHidden/>
          </w:rPr>
        </w:r>
        <w:r w:rsidR="0091675A">
          <w:rPr>
            <w:noProof/>
            <w:webHidden/>
          </w:rPr>
          <w:fldChar w:fldCharType="separate"/>
        </w:r>
        <w:r w:rsidR="0091675A">
          <w:rPr>
            <w:noProof/>
            <w:webHidden/>
          </w:rPr>
          <w:t>32</w:t>
        </w:r>
        <w:r w:rsidR="0091675A">
          <w:rPr>
            <w:noProof/>
            <w:webHidden/>
          </w:rPr>
          <w:fldChar w:fldCharType="end"/>
        </w:r>
      </w:hyperlink>
    </w:p>
    <w:p w14:paraId="03D77AEC" w14:textId="5020A560" w:rsidR="0091675A" w:rsidRDefault="007E2FB6">
      <w:pPr>
        <w:pStyle w:val="TOC2"/>
        <w:tabs>
          <w:tab w:val="left" w:pos="660"/>
          <w:tab w:val="right" w:leader="dot" w:pos="8488"/>
        </w:tabs>
        <w:rPr>
          <w:rFonts w:eastAsiaTheme="minorEastAsia"/>
          <w:noProof/>
          <w:lang w:val="es-EC" w:eastAsia="es-EC"/>
        </w:rPr>
      </w:pPr>
      <w:hyperlink w:anchor="_Toc530638418" w:history="1">
        <w:r w:rsidR="0091675A" w:rsidRPr="00AC37D5">
          <w:rPr>
            <w:rStyle w:val="Hyperlink"/>
            <w:noProof/>
            <w:lang w:val="es-EC"/>
          </w:rPr>
          <w:t>3.</w:t>
        </w:r>
        <w:r w:rsidR="0091675A">
          <w:rPr>
            <w:rFonts w:eastAsiaTheme="minorEastAsia"/>
            <w:noProof/>
            <w:lang w:val="es-EC" w:eastAsia="es-EC"/>
          </w:rPr>
          <w:tab/>
        </w:r>
        <w:r w:rsidR="0091675A" w:rsidRPr="00AC37D5">
          <w:rPr>
            <w:rStyle w:val="Hyperlink"/>
            <w:noProof/>
            <w:lang w:val="es-EC"/>
          </w:rPr>
          <w:t>Establecer plataforma para el desarrollo de la solución informática.</w:t>
        </w:r>
        <w:r w:rsidR="0091675A">
          <w:rPr>
            <w:noProof/>
            <w:webHidden/>
          </w:rPr>
          <w:tab/>
        </w:r>
        <w:r w:rsidR="0091675A">
          <w:rPr>
            <w:noProof/>
            <w:webHidden/>
          </w:rPr>
          <w:fldChar w:fldCharType="begin"/>
        </w:r>
        <w:r w:rsidR="0091675A">
          <w:rPr>
            <w:noProof/>
            <w:webHidden/>
          </w:rPr>
          <w:instrText xml:space="preserve"> PAGEREF _Toc530638418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7C935439" w14:textId="0253D5A9" w:rsidR="0091675A" w:rsidRDefault="007E2FB6">
      <w:pPr>
        <w:pStyle w:val="TOC2"/>
        <w:tabs>
          <w:tab w:val="left" w:pos="660"/>
          <w:tab w:val="right" w:leader="dot" w:pos="8488"/>
        </w:tabs>
        <w:rPr>
          <w:rFonts w:eastAsiaTheme="minorEastAsia"/>
          <w:noProof/>
          <w:lang w:val="es-EC" w:eastAsia="es-EC"/>
        </w:rPr>
      </w:pPr>
      <w:hyperlink w:anchor="_Toc530638419" w:history="1">
        <w:r w:rsidR="0091675A" w:rsidRPr="00AC37D5">
          <w:rPr>
            <w:rStyle w:val="Hyperlink"/>
            <w:noProof/>
            <w:lang w:val="es-EC"/>
          </w:rPr>
          <w:t>4.</w:t>
        </w:r>
        <w:r w:rsidR="0091675A">
          <w:rPr>
            <w:rFonts w:eastAsiaTheme="minorEastAsia"/>
            <w:noProof/>
            <w:lang w:val="es-EC" w:eastAsia="es-EC"/>
          </w:rPr>
          <w:tab/>
        </w:r>
        <w:r w:rsidR="0091675A" w:rsidRPr="00AC37D5">
          <w:rPr>
            <w:rStyle w:val="Hyperlink"/>
            <w:noProof/>
            <w:lang w:val="es-EC"/>
          </w:rPr>
          <w:t>Analizar y modelar las funcionalidades de la solución informática en base a los requerimientos dados por la clínica odontológica.</w:t>
        </w:r>
        <w:r w:rsidR="0091675A">
          <w:rPr>
            <w:noProof/>
            <w:webHidden/>
          </w:rPr>
          <w:tab/>
        </w:r>
        <w:r w:rsidR="0091675A">
          <w:rPr>
            <w:noProof/>
            <w:webHidden/>
          </w:rPr>
          <w:fldChar w:fldCharType="begin"/>
        </w:r>
        <w:r w:rsidR="0091675A">
          <w:rPr>
            <w:noProof/>
            <w:webHidden/>
          </w:rPr>
          <w:instrText xml:space="preserve"> PAGEREF _Toc530638419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3B12FA28" w14:textId="6D3715A5" w:rsidR="0091675A" w:rsidRDefault="007E2FB6">
      <w:pPr>
        <w:pStyle w:val="TOC2"/>
        <w:tabs>
          <w:tab w:val="left" w:pos="660"/>
          <w:tab w:val="right" w:leader="dot" w:pos="8488"/>
        </w:tabs>
        <w:rPr>
          <w:rFonts w:eastAsiaTheme="minorEastAsia"/>
          <w:noProof/>
          <w:lang w:val="es-EC" w:eastAsia="es-EC"/>
        </w:rPr>
      </w:pPr>
      <w:hyperlink w:anchor="_Toc530638420" w:history="1">
        <w:r w:rsidR="0091675A" w:rsidRPr="00AC37D5">
          <w:rPr>
            <w:rStyle w:val="Hyperlink"/>
            <w:noProof/>
            <w:lang w:val="es-EC"/>
          </w:rPr>
          <w:t>5.</w:t>
        </w:r>
        <w:r w:rsidR="0091675A">
          <w:rPr>
            <w:rFonts w:eastAsiaTheme="minorEastAsia"/>
            <w:noProof/>
            <w:lang w:val="es-EC" w:eastAsia="es-EC"/>
          </w:rPr>
          <w:tab/>
        </w:r>
        <w:r w:rsidR="0091675A" w:rsidRPr="00AC37D5">
          <w:rPr>
            <w:rStyle w:val="Hyperlink"/>
            <w:noProof/>
            <w:lang w:val="es-EC"/>
          </w:rPr>
          <w:t>Desarrollar la solución informática en base los requerimientos en una clínica odontológica.</w:t>
        </w:r>
        <w:r w:rsidR="0091675A">
          <w:rPr>
            <w:noProof/>
            <w:webHidden/>
          </w:rPr>
          <w:tab/>
        </w:r>
        <w:r w:rsidR="0091675A">
          <w:rPr>
            <w:noProof/>
            <w:webHidden/>
          </w:rPr>
          <w:fldChar w:fldCharType="begin"/>
        </w:r>
        <w:r w:rsidR="0091675A">
          <w:rPr>
            <w:noProof/>
            <w:webHidden/>
          </w:rPr>
          <w:instrText xml:space="preserve"> PAGEREF _Toc530638420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6213964A" w14:textId="11D29194" w:rsidR="0091675A" w:rsidRDefault="007E2FB6">
      <w:pPr>
        <w:pStyle w:val="TOC2"/>
        <w:tabs>
          <w:tab w:val="left" w:pos="660"/>
          <w:tab w:val="right" w:leader="dot" w:pos="8488"/>
        </w:tabs>
        <w:rPr>
          <w:rFonts w:eastAsiaTheme="minorEastAsia"/>
          <w:noProof/>
          <w:lang w:val="es-EC" w:eastAsia="es-EC"/>
        </w:rPr>
      </w:pPr>
      <w:hyperlink w:anchor="_Toc530638421" w:history="1">
        <w:r w:rsidR="0091675A" w:rsidRPr="00AC37D5">
          <w:rPr>
            <w:rStyle w:val="Hyperlink"/>
            <w:noProof/>
            <w:lang w:val="es-EC"/>
          </w:rPr>
          <w:t>6.</w:t>
        </w:r>
        <w:r w:rsidR="0091675A">
          <w:rPr>
            <w:rFonts w:eastAsiaTheme="minorEastAsia"/>
            <w:noProof/>
            <w:lang w:val="es-EC" w:eastAsia="es-EC"/>
          </w:rPr>
          <w:tab/>
        </w:r>
        <w:r w:rsidR="0091675A" w:rsidRPr="00AC37D5">
          <w:rPr>
            <w:rStyle w:val="Hyperlink"/>
            <w:noProof/>
            <w:lang w:val="es-EC"/>
          </w:rPr>
          <w:t>Elaborar documentación</w:t>
        </w:r>
        <w:r w:rsidR="0091675A">
          <w:rPr>
            <w:noProof/>
            <w:webHidden/>
          </w:rPr>
          <w:tab/>
        </w:r>
        <w:r w:rsidR="0091675A">
          <w:rPr>
            <w:noProof/>
            <w:webHidden/>
          </w:rPr>
          <w:fldChar w:fldCharType="begin"/>
        </w:r>
        <w:r w:rsidR="0091675A">
          <w:rPr>
            <w:noProof/>
            <w:webHidden/>
          </w:rPr>
          <w:instrText xml:space="preserve"> PAGEREF _Toc530638421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247972D8" w14:textId="2BEDB2D3" w:rsidR="0091675A" w:rsidRDefault="007E2FB6">
      <w:pPr>
        <w:pStyle w:val="TOC1"/>
        <w:rPr>
          <w:rFonts w:eastAsiaTheme="minorEastAsia"/>
          <w:noProof/>
          <w:lang w:val="es-EC" w:eastAsia="es-EC"/>
        </w:rPr>
      </w:pPr>
      <w:hyperlink w:anchor="_Toc530638422" w:history="1">
        <w:r w:rsidR="0091675A" w:rsidRPr="00AC37D5">
          <w:rPr>
            <w:rStyle w:val="Hyperlink"/>
            <w:noProof/>
          </w:rPr>
          <w:t>g. Discusión</w:t>
        </w:r>
        <w:r w:rsidR="0091675A">
          <w:rPr>
            <w:noProof/>
            <w:webHidden/>
          </w:rPr>
          <w:tab/>
        </w:r>
        <w:r w:rsidR="0091675A">
          <w:rPr>
            <w:noProof/>
            <w:webHidden/>
          </w:rPr>
          <w:fldChar w:fldCharType="begin"/>
        </w:r>
        <w:r w:rsidR="0091675A">
          <w:rPr>
            <w:noProof/>
            <w:webHidden/>
          </w:rPr>
          <w:instrText xml:space="preserve"> PAGEREF _Toc530638422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623799C4" w14:textId="606D51F3" w:rsidR="0091675A" w:rsidRDefault="007E2FB6">
      <w:pPr>
        <w:pStyle w:val="TOC2"/>
        <w:tabs>
          <w:tab w:val="right" w:leader="dot" w:pos="8488"/>
        </w:tabs>
        <w:rPr>
          <w:rFonts w:eastAsiaTheme="minorEastAsia"/>
          <w:noProof/>
          <w:lang w:val="es-EC" w:eastAsia="es-EC"/>
        </w:rPr>
      </w:pPr>
      <w:hyperlink w:anchor="_Toc530638423" w:history="1">
        <w:r w:rsidR="0091675A" w:rsidRPr="00AC37D5">
          <w:rPr>
            <w:rStyle w:val="Hyperlink"/>
            <w:noProof/>
          </w:rPr>
          <w:t>Desarrollo de la propuesta alternativa</w:t>
        </w:r>
        <w:r w:rsidR="0091675A">
          <w:rPr>
            <w:noProof/>
            <w:webHidden/>
          </w:rPr>
          <w:tab/>
        </w:r>
        <w:r w:rsidR="0091675A">
          <w:rPr>
            <w:noProof/>
            <w:webHidden/>
          </w:rPr>
          <w:fldChar w:fldCharType="begin"/>
        </w:r>
        <w:r w:rsidR="0091675A">
          <w:rPr>
            <w:noProof/>
            <w:webHidden/>
          </w:rPr>
          <w:instrText xml:space="preserve"> PAGEREF _Toc530638423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A12D11E" w14:textId="51CADDC6" w:rsidR="0091675A" w:rsidRDefault="007E2FB6">
      <w:pPr>
        <w:pStyle w:val="TOC2"/>
        <w:tabs>
          <w:tab w:val="right" w:leader="dot" w:pos="8488"/>
        </w:tabs>
        <w:rPr>
          <w:rFonts w:eastAsiaTheme="minorEastAsia"/>
          <w:noProof/>
          <w:lang w:val="es-EC" w:eastAsia="es-EC"/>
        </w:rPr>
      </w:pPr>
      <w:hyperlink w:anchor="_Toc530638424" w:history="1">
        <w:r w:rsidR="0091675A" w:rsidRPr="00AC37D5">
          <w:rPr>
            <w:rStyle w:val="Hyperlink"/>
            <w:noProof/>
          </w:rPr>
          <w:t>Valoración Técnica económica ambiental</w:t>
        </w:r>
        <w:r w:rsidR="0091675A">
          <w:rPr>
            <w:noProof/>
            <w:webHidden/>
          </w:rPr>
          <w:tab/>
        </w:r>
        <w:r w:rsidR="0091675A">
          <w:rPr>
            <w:noProof/>
            <w:webHidden/>
          </w:rPr>
          <w:fldChar w:fldCharType="begin"/>
        </w:r>
        <w:r w:rsidR="0091675A">
          <w:rPr>
            <w:noProof/>
            <w:webHidden/>
          </w:rPr>
          <w:instrText xml:space="preserve"> PAGEREF _Toc530638424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EED285E" w14:textId="4B2437A7" w:rsidR="0091675A" w:rsidRDefault="007E2FB6">
      <w:pPr>
        <w:pStyle w:val="TOC1"/>
        <w:rPr>
          <w:rFonts w:eastAsiaTheme="minorEastAsia"/>
          <w:noProof/>
          <w:lang w:val="es-EC" w:eastAsia="es-EC"/>
        </w:rPr>
      </w:pPr>
      <w:hyperlink w:anchor="_Toc530638425" w:history="1">
        <w:r w:rsidR="0091675A" w:rsidRPr="00AC37D5">
          <w:rPr>
            <w:rStyle w:val="Hyperlink"/>
            <w:noProof/>
          </w:rPr>
          <w:t>h. Conclusiones</w:t>
        </w:r>
        <w:r w:rsidR="0091675A">
          <w:rPr>
            <w:noProof/>
            <w:webHidden/>
          </w:rPr>
          <w:tab/>
        </w:r>
        <w:r w:rsidR="0091675A">
          <w:rPr>
            <w:noProof/>
            <w:webHidden/>
          </w:rPr>
          <w:fldChar w:fldCharType="begin"/>
        </w:r>
        <w:r w:rsidR="0091675A">
          <w:rPr>
            <w:noProof/>
            <w:webHidden/>
          </w:rPr>
          <w:instrText xml:space="preserve"> PAGEREF _Toc530638425 \h </w:instrText>
        </w:r>
        <w:r w:rsidR="0091675A">
          <w:rPr>
            <w:noProof/>
            <w:webHidden/>
          </w:rPr>
        </w:r>
        <w:r w:rsidR="0091675A">
          <w:rPr>
            <w:noProof/>
            <w:webHidden/>
          </w:rPr>
          <w:fldChar w:fldCharType="separate"/>
        </w:r>
        <w:r w:rsidR="0091675A">
          <w:rPr>
            <w:noProof/>
            <w:webHidden/>
          </w:rPr>
          <w:t>35</w:t>
        </w:r>
        <w:r w:rsidR="0091675A">
          <w:rPr>
            <w:noProof/>
            <w:webHidden/>
          </w:rPr>
          <w:fldChar w:fldCharType="end"/>
        </w:r>
      </w:hyperlink>
    </w:p>
    <w:p w14:paraId="3B326807" w14:textId="4645BD64" w:rsidR="0091675A" w:rsidRDefault="007E2FB6">
      <w:pPr>
        <w:pStyle w:val="TOC1"/>
        <w:rPr>
          <w:rFonts w:eastAsiaTheme="minorEastAsia"/>
          <w:noProof/>
          <w:lang w:val="es-EC" w:eastAsia="es-EC"/>
        </w:rPr>
      </w:pPr>
      <w:hyperlink w:anchor="_Toc530638426" w:history="1">
        <w:r w:rsidR="0091675A" w:rsidRPr="00AC37D5">
          <w:rPr>
            <w:rStyle w:val="Hyperlink"/>
            <w:noProof/>
          </w:rPr>
          <w:t>i. Recomendaciones</w:t>
        </w:r>
        <w:r w:rsidR="0091675A">
          <w:rPr>
            <w:noProof/>
            <w:webHidden/>
          </w:rPr>
          <w:tab/>
        </w:r>
        <w:r w:rsidR="0091675A">
          <w:rPr>
            <w:noProof/>
            <w:webHidden/>
          </w:rPr>
          <w:fldChar w:fldCharType="begin"/>
        </w:r>
        <w:r w:rsidR="0091675A">
          <w:rPr>
            <w:noProof/>
            <w:webHidden/>
          </w:rPr>
          <w:instrText xml:space="preserve"> PAGEREF _Toc530638426 \h </w:instrText>
        </w:r>
        <w:r w:rsidR="0091675A">
          <w:rPr>
            <w:noProof/>
            <w:webHidden/>
          </w:rPr>
        </w:r>
        <w:r w:rsidR="0091675A">
          <w:rPr>
            <w:noProof/>
            <w:webHidden/>
          </w:rPr>
          <w:fldChar w:fldCharType="separate"/>
        </w:r>
        <w:r w:rsidR="0091675A">
          <w:rPr>
            <w:noProof/>
            <w:webHidden/>
          </w:rPr>
          <w:t>36</w:t>
        </w:r>
        <w:r w:rsidR="0091675A">
          <w:rPr>
            <w:noProof/>
            <w:webHidden/>
          </w:rPr>
          <w:fldChar w:fldCharType="end"/>
        </w:r>
      </w:hyperlink>
    </w:p>
    <w:p w14:paraId="17CDB222" w14:textId="44FEC432" w:rsidR="0091675A" w:rsidRDefault="007E2FB6">
      <w:pPr>
        <w:pStyle w:val="TOC1"/>
        <w:rPr>
          <w:rFonts w:eastAsiaTheme="minorEastAsia"/>
          <w:noProof/>
          <w:lang w:val="es-EC" w:eastAsia="es-EC"/>
        </w:rPr>
      </w:pPr>
      <w:hyperlink w:anchor="_Toc530638427" w:history="1">
        <w:r w:rsidR="0091675A" w:rsidRPr="00AC37D5">
          <w:rPr>
            <w:rStyle w:val="Hyperlink"/>
            <w:noProof/>
          </w:rPr>
          <w:t>j. Bibliografía</w:t>
        </w:r>
        <w:r w:rsidR="0091675A">
          <w:rPr>
            <w:noProof/>
            <w:webHidden/>
          </w:rPr>
          <w:tab/>
        </w:r>
        <w:r w:rsidR="0091675A">
          <w:rPr>
            <w:noProof/>
            <w:webHidden/>
          </w:rPr>
          <w:fldChar w:fldCharType="begin"/>
        </w:r>
        <w:r w:rsidR="0091675A">
          <w:rPr>
            <w:noProof/>
            <w:webHidden/>
          </w:rPr>
          <w:instrText xml:space="preserve"> PAGEREF _Toc530638427 \h </w:instrText>
        </w:r>
        <w:r w:rsidR="0091675A">
          <w:rPr>
            <w:noProof/>
            <w:webHidden/>
          </w:rPr>
        </w:r>
        <w:r w:rsidR="0091675A">
          <w:rPr>
            <w:noProof/>
            <w:webHidden/>
          </w:rPr>
          <w:fldChar w:fldCharType="separate"/>
        </w:r>
        <w:r w:rsidR="0091675A">
          <w:rPr>
            <w:noProof/>
            <w:webHidden/>
          </w:rPr>
          <w:t>37</w:t>
        </w:r>
        <w:r w:rsidR="0091675A">
          <w:rPr>
            <w:noProof/>
            <w:webHidden/>
          </w:rPr>
          <w:fldChar w:fldCharType="end"/>
        </w:r>
      </w:hyperlink>
    </w:p>
    <w:p w14:paraId="493770CF" w14:textId="5574CEA4" w:rsidR="0091675A" w:rsidRDefault="007E2FB6">
      <w:pPr>
        <w:pStyle w:val="TOC1"/>
        <w:rPr>
          <w:rFonts w:eastAsiaTheme="minorEastAsia"/>
          <w:noProof/>
          <w:lang w:val="es-EC" w:eastAsia="es-EC"/>
        </w:rPr>
      </w:pPr>
      <w:hyperlink w:anchor="_Toc530638428" w:history="1">
        <w:r w:rsidR="0091675A" w:rsidRPr="00AC37D5">
          <w:rPr>
            <w:rStyle w:val="Hyperlink"/>
            <w:noProof/>
          </w:rPr>
          <w:t>k. Anexos</w:t>
        </w:r>
        <w:r w:rsidR="0091675A">
          <w:rPr>
            <w:noProof/>
            <w:webHidden/>
          </w:rPr>
          <w:tab/>
        </w:r>
        <w:r w:rsidR="0091675A">
          <w:rPr>
            <w:noProof/>
            <w:webHidden/>
          </w:rPr>
          <w:fldChar w:fldCharType="begin"/>
        </w:r>
        <w:r w:rsidR="0091675A">
          <w:rPr>
            <w:noProof/>
            <w:webHidden/>
          </w:rPr>
          <w:instrText xml:space="preserve"> PAGEREF _Toc530638428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6EEF805A" w14:textId="2BC29AA7" w:rsidR="0091675A" w:rsidRDefault="007E2FB6">
      <w:pPr>
        <w:pStyle w:val="TOC2"/>
        <w:tabs>
          <w:tab w:val="right" w:leader="dot" w:pos="8488"/>
        </w:tabs>
        <w:rPr>
          <w:rFonts w:eastAsiaTheme="minorEastAsia"/>
          <w:noProof/>
          <w:lang w:val="es-EC" w:eastAsia="es-EC"/>
        </w:rPr>
      </w:pPr>
      <w:hyperlink w:anchor="_Toc530638429" w:history="1">
        <w:r w:rsidR="0091675A" w:rsidRPr="00AC37D5">
          <w:rPr>
            <w:rStyle w:val="Hyperlink"/>
            <w:noProof/>
          </w:rPr>
          <w:t>Anexo 1: Revisión Sistemática de Literatura</w:t>
        </w:r>
        <w:r w:rsidR="0091675A">
          <w:rPr>
            <w:noProof/>
            <w:webHidden/>
          </w:rPr>
          <w:tab/>
        </w:r>
        <w:r w:rsidR="0091675A">
          <w:rPr>
            <w:noProof/>
            <w:webHidden/>
          </w:rPr>
          <w:fldChar w:fldCharType="begin"/>
        </w:r>
        <w:r w:rsidR="0091675A">
          <w:rPr>
            <w:noProof/>
            <w:webHidden/>
          </w:rPr>
          <w:instrText xml:space="preserve"> PAGEREF _Toc530638429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4C618CC8" w14:textId="195CCE69"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p w14:paraId="123DBA92" w14:textId="77777777" w:rsidR="004D02CF" w:rsidRDefault="004D02CF" w:rsidP="00F134EE">
      <w:pPr>
        <w:pStyle w:val="E2Tesis"/>
      </w:pPr>
      <w:bookmarkStart w:id="20" w:name="_Toc527403364"/>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0BBB0DAD" w14:textId="1E86B90E" w:rsidR="00E861EF"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0638437" w:history="1">
        <w:r w:rsidR="00E861EF" w:rsidRPr="005E3D64">
          <w:rPr>
            <w:rStyle w:val="Hyperlink"/>
            <w:noProof/>
          </w:rPr>
          <w:t>TABLA I. DETALLE DE LOS ARTÍCULOS ANALIZADOS</w:t>
        </w:r>
        <w:r w:rsidR="00E861EF">
          <w:rPr>
            <w:noProof/>
            <w:webHidden/>
          </w:rPr>
          <w:tab/>
        </w:r>
        <w:r w:rsidR="00E861EF">
          <w:rPr>
            <w:noProof/>
            <w:webHidden/>
          </w:rPr>
          <w:fldChar w:fldCharType="begin"/>
        </w:r>
        <w:r w:rsidR="00E861EF">
          <w:rPr>
            <w:noProof/>
            <w:webHidden/>
          </w:rPr>
          <w:instrText xml:space="preserve"> PAGEREF _Toc530638437 \h </w:instrText>
        </w:r>
        <w:r w:rsidR="00E861EF">
          <w:rPr>
            <w:noProof/>
            <w:webHidden/>
          </w:rPr>
        </w:r>
        <w:r w:rsidR="00E861EF">
          <w:rPr>
            <w:noProof/>
            <w:webHidden/>
          </w:rPr>
          <w:fldChar w:fldCharType="separate"/>
        </w:r>
        <w:r w:rsidR="00E861EF">
          <w:rPr>
            <w:noProof/>
            <w:webHidden/>
          </w:rPr>
          <w:t>19</w:t>
        </w:r>
        <w:r w:rsidR="00E861EF">
          <w:rPr>
            <w:noProof/>
            <w:webHidden/>
          </w:rPr>
          <w:fldChar w:fldCharType="end"/>
        </w:r>
      </w:hyperlink>
    </w:p>
    <w:p w14:paraId="22084CE4" w14:textId="365EB921" w:rsidR="00E861EF" w:rsidRDefault="007E2FB6">
      <w:pPr>
        <w:pStyle w:val="TableofFigures"/>
        <w:tabs>
          <w:tab w:val="right" w:leader="dot" w:pos="8488"/>
        </w:tabs>
        <w:rPr>
          <w:rFonts w:eastAsiaTheme="minorEastAsia"/>
          <w:noProof/>
          <w:lang w:val="es-EC" w:eastAsia="es-EC"/>
        </w:rPr>
      </w:pPr>
      <w:hyperlink w:anchor="_Toc530638438" w:history="1">
        <w:r w:rsidR="00E861EF" w:rsidRPr="005E3D64">
          <w:rPr>
            <w:rStyle w:val="Hyperlink"/>
            <w:noProof/>
          </w:rPr>
          <w:t>TABLA II. TABLA COMPARATIVA DE METODOLOGIA</w:t>
        </w:r>
        <w:r w:rsidR="00E861EF">
          <w:rPr>
            <w:noProof/>
            <w:webHidden/>
          </w:rPr>
          <w:tab/>
        </w:r>
        <w:r w:rsidR="00E861EF">
          <w:rPr>
            <w:noProof/>
            <w:webHidden/>
          </w:rPr>
          <w:fldChar w:fldCharType="begin"/>
        </w:r>
        <w:r w:rsidR="00E861EF">
          <w:rPr>
            <w:noProof/>
            <w:webHidden/>
          </w:rPr>
          <w:instrText xml:space="preserve"> PAGEREF _Toc530638438 \h </w:instrText>
        </w:r>
        <w:r w:rsidR="00E861EF">
          <w:rPr>
            <w:noProof/>
            <w:webHidden/>
          </w:rPr>
        </w:r>
        <w:r w:rsidR="00E861EF">
          <w:rPr>
            <w:noProof/>
            <w:webHidden/>
          </w:rPr>
          <w:fldChar w:fldCharType="separate"/>
        </w:r>
        <w:r w:rsidR="00E861EF">
          <w:rPr>
            <w:noProof/>
            <w:webHidden/>
          </w:rPr>
          <w:t>26</w:t>
        </w:r>
        <w:r w:rsidR="00E861EF">
          <w:rPr>
            <w:noProof/>
            <w:webHidden/>
          </w:rPr>
          <w:fldChar w:fldCharType="end"/>
        </w:r>
      </w:hyperlink>
    </w:p>
    <w:p w14:paraId="337A8349" w14:textId="3290DA4C" w:rsidR="00E861EF" w:rsidRDefault="007E2FB6">
      <w:pPr>
        <w:pStyle w:val="TableofFigures"/>
        <w:tabs>
          <w:tab w:val="right" w:leader="dot" w:pos="8488"/>
        </w:tabs>
        <w:rPr>
          <w:rFonts w:eastAsiaTheme="minorEastAsia"/>
          <w:noProof/>
          <w:lang w:val="es-EC" w:eastAsia="es-EC"/>
        </w:rPr>
      </w:pPr>
      <w:hyperlink w:anchor="_Toc530638439" w:history="1">
        <w:r w:rsidR="00E861EF" w:rsidRPr="005E3D64">
          <w:rPr>
            <w:rStyle w:val="Hyperlink"/>
            <w:noProof/>
          </w:rPr>
          <w:t>TABLA III.  COMPARATIVA DE FRAMEWORKS</w:t>
        </w:r>
        <w:r w:rsidR="00E861EF">
          <w:rPr>
            <w:noProof/>
            <w:webHidden/>
          </w:rPr>
          <w:tab/>
        </w:r>
        <w:r w:rsidR="00E861EF">
          <w:rPr>
            <w:noProof/>
            <w:webHidden/>
          </w:rPr>
          <w:fldChar w:fldCharType="begin"/>
        </w:r>
        <w:r w:rsidR="00E861EF">
          <w:rPr>
            <w:noProof/>
            <w:webHidden/>
          </w:rPr>
          <w:instrText xml:space="preserve"> PAGEREF _Toc530638439 \h </w:instrText>
        </w:r>
        <w:r w:rsidR="00E861EF">
          <w:rPr>
            <w:noProof/>
            <w:webHidden/>
          </w:rPr>
        </w:r>
        <w:r w:rsidR="00E861EF">
          <w:rPr>
            <w:noProof/>
            <w:webHidden/>
          </w:rPr>
          <w:fldChar w:fldCharType="separate"/>
        </w:r>
        <w:r w:rsidR="00E861EF">
          <w:rPr>
            <w:noProof/>
            <w:webHidden/>
          </w:rPr>
          <w:t>31</w:t>
        </w:r>
        <w:r w:rsidR="00E861EF">
          <w:rPr>
            <w:noProof/>
            <w:webHidden/>
          </w:rPr>
          <w:fldChar w:fldCharType="end"/>
        </w:r>
      </w:hyperlink>
    </w:p>
    <w:p w14:paraId="7E0B6883" w14:textId="6FDFE687" w:rsidR="00E861EF" w:rsidRDefault="007E2FB6">
      <w:pPr>
        <w:pStyle w:val="TableofFigures"/>
        <w:tabs>
          <w:tab w:val="right" w:leader="dot" w:pos="8488"/>
        </w:tabs>
        <w:rPr>
          <w:rFonts w:eastAsiaTheme="minorEastAsia"/>
          <w:noProof/>
          <w:lang w:val="es-EC" w:eastAsia="es-EC"/>
        </w:rPr>
      </w:pPr>
      <w:hyperlink w:anchor="_Toc530638440" w:history="1">
        <w:r w:rsidR="00E861EF" w:rsidRPr="005E3D64">
          <w:rPr>
            <w:rStyle w:val="Hyperlink"/>
            <w:noProof/>
          </w:rPr>
          <w:t>TABLA IV.  MODELO DE HISTORIA DE USUARIO</w:t>
        </w:r>
        <w:r w:rsidR="00E861EF">
          <w:rPr>
            <w:noProof/>
            <w:webHidden/>
          </w:rPr>
          <w:tab/>
        </w:r>
        <w:r w:rsidR="00E861EF">
          <w:rPr>
            <w:noProof/>
            <w:webHidden/>
          </w:rPr>
          <w:fldChar w:fldCharType="begin"/>
        </w:r>
        <w:r w:rsidR="00E861EF">
          <w:rPr>
            <w:noProof/>
            <w:webHidden/>
          </w:rPr>
          <w:instrText xml:space="preserve"> PAGEREF _Toc530638440 \h </w:instrText>
        </w:r>
        <w:r w:rsidR="00E861EF">
          <w:rPr>
            <w:noProof/>
            <w:webHidden/>
          </w:rPr>
        </w:r>
        <w:r w:rsidR="00E861EF">
          <w:rPr>
            <w:noProof/>
            <w:webHidden/>
          </w:rPr>
          <w:fldChar w:fldCharType="separate"/>
        </w:r>
        <w:r w:rsidR="00E861EF">
          <w:rPr>
            <w:noProof/>
            <w:webHidden/>
          </w:rPr>
          <w:t>33</w:t>
        </w:r>
        <w:r w:rsidR="00E861EF">
          <w:rPr>
            <w:noProof/>
            <w:webHidden/>
          </w:rPr>
          <w:fldChar w:fldCharType="end"/>
        </w:r>
      </w:hyperlink>
    </w:p>
    <w:p w14:paraId="16B55BBF" w14:textId="5D78A036" w:rsidR="00E861EF" w:rsidRDefault="007E2FB6">
      <w:pPr>
        <w:pStyle w:val="TableofFigures"/>
        <w:tabs>
          <w:tab w:val="right" w:leader="dot" w:pos="8488"/>
        </w:tabs>
        <w:rPr>
          <w:rFonts w:eastAsiaTheme="minorEastAsia"/>
          <w:noProof/>
          <w:lang w:val="es-EC" w:eastAsia="es-EC"/>
        </w:rPr>
      </w:pPr>
      <w:hyperlink w:anchor="_Toc530638441" w:history="1">
        <w:r w:rsidR="00E861EF" w:rsidRPr="005E3D64">
          <w:rPr>
            <w:rStyle w:val="Hyperlink"/>
            <w:noProof/>
          </w:rPr>
          <w:t>TABLA V. CADENAS DE BÚSQUEDA</w:t>
        </w:r>
        <w:r w:rsidR="00E861EF">
          <w:rPr>
            <w:noProof/>
            <w:webHidden/>
          </w:rPr>
          <w:tab/>
        </w:r>
        <w:r w:rsidR="00E861EF">
          <w:rPr>
            <w:noProof/>
            <w:webHidden/>
          </w:rPr>
          <w:fldChar w:fldCharType="begin"/>
        </w:r>
        <w:r w:rsidR="00E861EF">
          <w:rPr>
            <w:noProof/>
            <w:webHidden/>
          </w:rPr>
          <w:instrText xml:space="preserve"> PAGEREF _Toc530638441 \h </w:instrText>
        </w:r>
        <w:r w:rsidR="00E861EF">
          <w:rPr>
            <w:noProof/>
            <w:webHidden/>
          </w:rPr>
        </w:r>
        <w:r w:rsidR="00E861EF">
          <w:rPr>
            <w:noProof/>
            <w:webHidden/>
          </w:rPr>
          <w:fldChar w:fldCharType="separate"/>
        </w:r>
        <w:r w:rsidR="00E861EF">
          <w:rPr>
            <w:noProof/>
            <w:webHidden/>
          </w:rPr>
          <w:t>41</w:t>
        </w:r>
        <w:r w:rsidR="00E861EF">
          <w:rPr>
            <w:noProof/>
            <w:webHidden/>
          </w:rPr>
          <w:fldChar w:fldCharType="end"/>
        </w:r>
      </w:hyperlink>
    </w:p>
    <w:p w14:paraId="468D6AB4" w14:textId="05FCBB3F" w:rsidR="00E861EF" w:rsidRDefault="007E2FB6">
      <w:pPr>
        <w:pStyle w:val="TableofFigures"/>
        <w:tabs>
          <w:tab w:val="right" w:leader="dot" w:pos="8488"/>
        </w:tabs>
        <w:rPr>
          <w:rFonts w:eastAsiaTheme="minorEastAsia"/>
          <w:noProof/>
          <w:lang w:val="es-EC" w:eastAsia="es-EC"/>
        </w:rPr>
      </w:pPr>
      <w:hyperlink w:anchor="_Toc530638442" w:history="1">
        <w:r w:rsidR="00E861EF" w:rsidRPr="005E3D64">
          <w:rPr>
            <w:rStyle w:val="Hyperlink"/>
            <w:noProof/>
          </w:rPr>
          <w:t>TABLA VI. DETALLE DE LOS ARTÍCULOS ANALIZADOS</w:t>
        </w:r>
        <w:r w:rsidR="00E861EF">
          <w:rPr>
            <w:noProof/>
            <w:webHidden/>
          </w:rPr>
          <w:tab/>
        </w:r>
        <w:r w:rsidR="00E861EF">
          <w:rPr>
            <w:noProof/>
            <w:webHidden/>
          </w:rPr>
          <w:fldChar w:fldCharType="begin"/>
        </w:r>
        <w:r w:rsidR="00E861EF">
          <w:rPr>
            <w:noProof/>
            <w:webHidden/>
          </w:rPr>
          <w:instrText xml:space="preserve"> PAGEREF _Toc530638442 \h </w:instrText>
        </w:r>
        <w:r w:rsidR="00E861EF">
          <w:rPr>
            <w:noProof/>
            <w:webHidden/>
          </w:rPr>
        </w:r>
        <w:r w:rsidR="00E861EF">
          <w:rPr>
            <w:noProof/>
            <w:webHidden/>
          </w:rPr>
          <w:fldChar w:fldCharType="separate"/>
        </w:r>
        <w:r w:rsidR="00E861EF">
          <w:rPr>
            <w:noProof/>
            <w:webHidden/>
          </w:rPr>
          <w:t>42</w:t>
        </w:r>
        <w:r w:rsidR="00E861EF">
          <w:rPr>
            <w:noProof/>
            <w:webHidden/>
          </w:rPr>
          <w:fldChar w:fldCharType="end"/>
        </w:r>
      </w:hyperlink>
    </w:p>
    <w:p w14:paraId="3A435DB2" w14:textId="28817072" w:rsidR="00E861EF" w:rsidRDefault="007E2FB6">
      <w:pPr>
        <w:pStyle w:val="TableofFigures"/>
        <w:tabs>
          <w:tab w:val="right" w:leader="dot" w:pos="8488"/>
        </w:tabs>
        <w:rPr>
          <w:rFonts w:eastAsiaTheme="minorEastAsia"/>
          <w:noProof/>
          <w:lang w:val="es-EC" w:eastAsia="es-EC"/>
        </w:rPr>
      </w:pPr>
      <w:hyperlink w:anchor="_Toc530638443" w:history="1">
        <w:r w:rsidR="00E861EF" w:rsidRPr="005E3D64">
          <w:rPr>
            <w:rStyle w:val="Hyperlink"/>
            <w:noProof/>
          </w:rPr>
          <w:t>TABLA VII. ESTUDIOS SELECCIONADOS</w:t>
        </w:r>
        <w:r w:rsidR="00E861EF">
          <w:rPr>
            <w:noProof/>
            <w:webHidden/>
          </w:rPr>
          <w:tab/>
        </w:r>
        <w:r w:rsidR="00E861EF">
          <w:rPr>
            <w:noProof/>
            <w:webHidden/>
          </w:rPr>
          <w:fldChar w:fldCharType="begin"/>
        </w:r>
        <w:r w:rsidR="00E861EF">
          <w:rPr>
            <w:noProof/>
            <w:webHidden/>
          </w:rPr>
          <w:instrText xml:space="preserve"> PAGEREF _Toc530638443 \h </w:instrText>
        </w:r>
        <w:r w:rsidR="00E861EF">
          <w:rPr>
            <w:noProof/>
            <w:webHidden/>
          </w:rPr>
        </w:r>
        <w:r w:rsidR="00E861EF">
          <w:rPr>
            <w:noProof/>
            <w:webHidden/>
          </w:rPr>
          <w:fldChar w:fldCharType="separate"/>
        </w:r>
        <w:r w:rsidR="00E861EF">
          <w:rPr>
            <w:noProof/>
            <w:webHidden/>
          </w:rPr>
          <w:t>43</w:t>
        </w:r>
        <w:r w:rsidR="00E861EF">
          <w:rPr>
            <w:noProof/>
            <w:webHidden/>
          </w:rPr>
          <w:fldChar w:fldCharType="end"/>
        </w:r>
      </w:hyperlink>
    </w:p>
    <w:p w14:paraId="5A3A9C3F" w14:textId="0254D6A4"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638392"/>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638393"/>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0638394"/>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638395"/>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638396"/>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638397"/>
      <w:r>
        <w:lastRenderedPageBreak/>
        <w:t>Materiales y Métodos</w:t>
      </w:r>
      <w:bookmarkEnd w:id="30"/>
      <w:bookmarkEnd w:id="31"/>
    </w:p>
    <w:p w14:paraId="08E6A1FC" w14:textId="77777777" w:rsidR="001D78FB" w:rsidRDefault="001D78FB" w:rsidP="00F134EE">
      <w:pPr>
        <w:pStyle w:val="CuerpoTesis"/>
        <w:rPr>
          <w:b/>
        </w:rPr>
      </w:pPr>
    </w:p>
    <w:p w14:paraId="12E1008A" w14:textId="77777777" w:rsidR="00A3343B" w:rsidRDefault="00A3343B" w:rsidP="00F134EE">
      <w:pPr>
        <w:pStyle w:val="CuerpoTesis"/>
        <w:rPr>
          <w:b/>
        </w:rPr>
      </w:pPr>
    </w:p>
    <w:p w14:paraId="5CDE6641" w14:textId="77777777" w:rsidR="00A3343B" w:rsidRDefault="00A3343B" w:rsidP="00F134EE">
      <w:pPr>
        <w:pStyle w:val="CuerpoTesis"/>
        <w:rPr>
          <w:b/>
        </w:rPr>
      </w:pPr>
    </w:p>
    <w:p w14:paraId="5B05A753" w14:textId="77777777" w:rsidR="00A3343B" w:rsidRDefault="00A3343B" w:rsidP="00F134EE">
      <w:pPr>
        <w:pStyle w:val="CuerpoTesis"/>
        <w:rPr>
          <w:b/>
        </w:rPr>
      </w:pPr>
    </w:p>
    <w:p w14:paraId="02F10195" w14:textId="77777777" w:rsidR="00A3343B" w:rsidRDefault="00A3343B" w:rsidP="00F134EE">
      <w:pPr>
        <w:pStyle w:val="CuerpoTesis"/>
        <w:rPr>
          <w:b/>
        </w:rPr>
      </w:pPr>
    </w:p>
    <w:p w14:paraId="72D67037" w14:textId="77777777" w:rsidR="00A3343B" w:rsidRDefault="00A3343B" w:rsidP="00F134EE">
      <w:pPr>
        <w:pStyle w:val="CuerpoTesis"/>
        <w:rPr>
          <w:b/>
        </w:rPr>
      </w:pPr>
    </w:p>
    <w:p w14:paraId="279BEBF0" w14:textId="77777777" w:rsidR="00A3343B" w:rsidRDefault="00A3343B" w:rsidP="00F134EE">
      <w:pPr>
        <w:pStyle w:val="CuerpoTesis"/>
        <w:rPr>
          <w:b/>
        </w:rPr>
      </w:pPr>
    </w:p>
    <w:p w14:paraId="23B72DA2" w14:textId="77777777" w:rsidR="00A3343B" w:rsidRDefault="00A3343B" w:rsidP="00F134EE">
      <w:pPr>
        <w:pStyle w:val="CuerpoTesis"/>
        <w:rPr>
          <w:b/>
        </w:rPr>
      </w:pPr>
    </w:p>
    <w:p w14:paraId="455E525A" w14:textId="77777777" w:rsidR="00A3343B" w:rsidRDefault="00A3343B" w:rsidP="00F134EE">
      <w:pPr>
        <w:pStyle w:val="CuerpoTesis"/>
        <w:rPr>
          <w:b/>
        </w:rPr>
      </w:pPr>
    </w:p>
    <w:p w14:paraId="4E8A30DE" w14:textId="77777777" w:rsidR="00A3343B" w:rsidRDefault="00A3343B" w:rsidP="00F134EE">
      <w:pPr>
        <w:pStyle w:val="CuerpoTesis"/>
        <w:rPr>
          <w:b/>
        </w:rPr>
      </w:pPr>
    </w:p>
    <w:p w14:paraId="26819D40" w14:textId="77777777" w:rsidR="00F15E58" w:rsidRDefault="00E026D6" w:rsidP="00F134EE">
      <w:pPr>
        <w:pStyle w:val="CuerpoTesis"/>
        <w:rPr>
          <w:b/>
        </w:rPr>
      </w:pPr>
      <w:r w:rsidRPr="00E026D6">
        <w:rPr>
          <w:b/>
        </w:rPr>
        <w:t xml:space="preserve">Técnicas </w:t>
      </w: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2" w:name="_Toc527403371"/>
      <w:bookmarkStart w:id="33" w:name="_Toc530638398"/>
      <w:r>
        <w:lastRenderedPageBreak/>
        <w:t>Resultados</w:t>
      </w:r>
      <w:bookmarkEnd w:id="32"/>
      <w:bookmarkEnd w:id="33"/>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77777777" w:rsidR="0053653C" w:rsidRDefault="0053653C" w:rsidP="004A45F2">
      <w:pPr>
        <w:pStyle w:val="E2Tesis"/>
      </w:pPr>
      <w:bookmarkStart w:id="34" w:name="_Toc530638399"/>
      <w:r>
        <w:t>Fase 1: Realización de una revisión sistemática de gestión de procedimiento odontológicos.</w:t>
      </w:r>
      <w:bookmarkEnd w:id="34"/>
      <w:r>
        <w:t xml:space="preserve"> </w:t>
      </w:r>
    </w:p>
    <w:p w14:paraId="5D0ED638" w14:textId="77777777" w:rsidR="0053653C" w:rsidRDefault="0053653C" w:rsidP="0053653C">
      <w:pPr>
        <w:pStyle w:val="CuerpoTesis"/>
      </w:pPr>
    </w:p>
    <w:p w14:paraId="1D3D1822" w14:textId="0F7067DD"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054960">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1]–[5]","plainTextFormattedCitation":"[1]–[5]","previouslyFormattedCitation":"[1]–[5]"},"properties":{"noteIndex":0},"schema":"https://github.com/citation-style-language/schema/raw/master/csl-citation.json"}</w:instrText>
      </w:r>
      <w:r w:rsidR="00C52FB4" w:rsidRPr="00F5334D">
        <w:fldChar w:fldCharType="separate"/>
      </w:r>
      <w:r w:rsidR="00EA2282" w:rsidRPr="00EA2282">
        <w:rPr>
          <w:noProof/>
        </w:rPr>
        <w:t>[1]–[5]</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5" w:name="_Toc530638400"/>
      <w:r>
        <w:t>Establecer métricas para la selección de trabajos relacionados al caso de estudio.</w:t>
      </w:r>
      <w:bookmarkEnd w:id="35"/>
    </w:p>
    <w:p w14:paraId="6A50BC26" w14:textId="4624DB77" w:rsidR="0053653C" w:rsidRDefault="0053653C" w:rsidP="0053653C">
      <w:pPr>
        <w:pStyle w:val="CuerpoTesis"/>
      </w:pPr>
      <w:r>
        <w:t xml:space="preserve">En la elaboración de la SLR se estableció una planificación en base a </w:t>
      </w:r>
      <w:r w:rsidR="00C52FB4"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00C52FB4" w:rsidRPr="00F5334D">
        <w:fldChar w:fldCharType="separate"/>
      </w:r>
      <w:r w:rsidR="00C52FB4" w:rsidRPr="00C52FB4">
        <w:rPr>
          <w:noProof/>
        </w:rPr>
        <w:t>[1]</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6" w:name="_Toc530638401"/>
      <w:r w:rsidRPr="007B5434">
        <w:t>Búsqueda de información en base a las métricas establecidas relacionada al caso de estudio.</w:t>
      </w:r>
      <w:bookmarkEnd w:id="36"/>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303AFEB1" w:rsidR="00E7451D" w:rsidRDefault="00E7451D" w:rsidP="00E7451D">
      <w:pPr>
        <w:pStyle w:val="Caption"/>
      </w:pPr>
      <w:bookmarkStart w:id="37" w:name="_Toc530638437"/>
      <w:r>
        <w:t xml:space="preserve">TABLA </w:t>
      </w:r>
      <w:r w:rsidR="007E2FB6">
        <w:rPr>
          <w:noProof/>
        </w:rPr>
        <w:fldChar w:fldCharType="begin"/>
      </w:r>
      <w:r w:rsidR="007E2FB6">
        <w:rPr>
          <w:noProof/>
        </w:rPr>
        <w:instrText xml:space="preserve"> SEQ TABLA \* ROMAN </w:instrText>
      </w:r>
      <w:r w:rsidR="007E2FB6">
        <w:rPr>
          <w:noProof/>
        </w:rPr>
        <w:fldChar w:fldCharType="separate"/>
      </w:r>
      <w:r w:rsidR="00E45F0B">
        <w:rPr>
          <w:noProof/>
        </w:rPr>
        <w:t>I</w:t>
      </w:r>
      <w:r w:rsidR="007E2FB6">
        <w:rPr>
          <w:noProof/>
        </w:rPr>
        <w:fldChar w:fldCharType="end"/>
      </w:r>
      <w:r>
        <w:t>.</w:t>
      </w:r>
      <w:r>
        <w:br/>
      </w:r>
      <w:r w:rsidRPr="003F741E">
        <w:t>DETALLE DE LOS ARTÍCULOS ANALIZADOS</w:t>
      </w:r>
      <w:bookmarkEnd w:id="37"/>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8" w:name="_Toc530638402"/>
      <w:r>
        <w:t>Análisis de los trabajos seleccionados.</w:t>
      </w:r>
      <w:bookmarkEnd w:id="38"/>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1"/>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39" w:name="_Toc530638403"/>
      <w:r>
        <w:lastRenderedPageBreak/>
        <w:t>Elaborar un documento de los trabajos analizados.</w:t>
      </w:r>
      <w:bookmarkEnd w:id="39"/>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0" w:name="_Toc530638404"/>
      <w:r>
        <w:rPr>
          <w:lang w:val="es-EC"/>
        </w:rPr>
        <w:t xml:space="preserve">Fase 2: </w:t>
      </w:r>
      <w:r w:rsidRPr="00F63A85">
        <w:rPr>
          <w:lang w:val="es-EC"/>
        </w:rPr>
        <w:t>Implementar la solución informática para la gestión de procedimientos odontológicos</w:t>
      </w:r>
      <w:bookmarkEnd w:id="40"/>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1" w:name="_Toc530638405"/>
      <w:r w:rsidRPr="00A8214A">
        <w:rPr>
          <w:lang w:val="es-EC"/>
        </w:rPr>
        <w:t>Analizar y establecer normas de ingeniería de software que se adapten a las necesidades a la solución informática.</w:t>
      </w:r>
      <w:bookmarkEnd w:id="41"/>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42" w:name="_Toc530638406"/>
      <w:r w:rsidRPr="00993058">
        <w:t>Selección de Metodología</w:t>
      </w:r>
      <w:bookmarkEnd w:id="42"/>
    </w:p>
    <w:p w14:paraId="75B4F6F7" w14:textId="251E6EEA"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EA2282">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6]","plainTextFormattedCitation":"[6]","previouslyFormattedCitation":"[6]"},"properties":{"noteIndex":0},"schema":"https://github.com/citation-style-language/schema/raw/master/csl-citation.json"}</w:instrText>
      </w:r>
      <w:r w:rsidR="00C52FB4">
        <w:fldChar w:fldCharType="separate"/>
      </w:r>
      <w:r w:rsidR="00EA2282" w:rsidRPr="00EA2282">
        <w:rPr>
          <w:noProof/>
        </w:rPr>
        <w:t>[6]</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3" w:name="_Toc530638407"/>
      <w:r>
        <w:t>Programación Extrema (XP)</w:t>
      </w:r>
      <w:bookmarkEnd w:id="43"/>
    </w:p>
    <w:p w14:paraId="78F6B635" w14:textId="682C0DBF"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EA2282">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7]","plainTextFormattedCitation":"[7]","previouslyFormattedCitation":"[7]"},"properties":{"noteIndex":0},"schema":"https://github.com/citation-style-language/schema/raw/master/csl-citation.json"}</w:instrText>
      </w:r>
      <w:r w:rsidRPr="005E29BE">
        <w:fldChar w:fldCharType="separate"/>
      </w:r>
      <w:r w:rsidR="00EA2282" w:rsidRPr="00EA2282">
        <w:rPr>
          <w:noProof/>
        </w:rPr>
        <w:t>[7]</w:t>
      </w:r>
      <w:r w:rsidRPr="005E29BE">
        <w:fldChar w:fldCharType="end"/>
      </w:r>
      <w:r>
        <w:t>.</w:t>
      </w:r>
    </w:p>
    <w:p w14:paraId="042479B8" w14:textId="2999BE91" w:rsidR="00C52FB4" w:rsidRPr="003335C5" w:rsidRDefault="00C52FB4" w:rsidP="00C52FB4">
      <w:pPr>
        <w:pStyle w:val="CuerpoTesis"/>
      </w:pPr>
      <w:r>
        <w:t xml:space="preserve">Algunas de las principales características que nos brinda la metodología XP </w:t>
      </w:r>
      <w:r>
        <w:fldChar w:fldCharType="begin" w:fldLock="1"/>
      </w:r>
      <w:r w:rsidR="00EA2282">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8]"},"properties":{"noteIndex":0},"schema":"https://github.com/citation-style-language/schema/raw/master/csl-citation.json"}</w:instrText>
      </w:r>
      <w:r>
        <w:fldChar w:fldCharType="separate"/>
      </w:r>
      <w:r w:rsidR="00EA2282" w:rsidRPr="00EA2282">
        <w:rPr>
          <w:noProof/>
        </w:rPr>
        <w:t>[8]</w:t>
      </w:r>
      <w:r>
        <w:fldChar w:fldCharType="end"/>
      </w:r>
      <w:r w:rsidRPr="00FB733B">
        <w:rPr>
          <w:b/>
        </w:rPr>
        <w:t xml:space="preserve"> </w:t>
      </w:r>
      <w:r>
        <w:rPr>
          <w:b/>
        </w:rPr>
        <w:fldChar w:fldCharType="begin" w:fldLock="1"/>
      </w:r>
      <w:r w:rsidR="00EA2282">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9]"},"properties":{"noteIndex":0},"schema":"https://github.com/citation-style-language/schema/raw/master/csl-citation.json"}</w:instrText>
      </w:r>
      <w:r>
        <w:rPr>
          <w:b/>
        </w:rPr>
        <w:fldChar w:fldCharType="separate"/>
      </w:r>
      <w:r w:rsidR="00EA2282" w:rsidRPr="00EA2282">
        <w:rPr>
          <w:noProof/>
        </w:rPr>
        <w:t>[9]</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52B7C8CE"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EA2282">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8]"},"properties":{"noteIndex":0},"schema":"https://github.com/citation-style-language/schema/raw/master/csl-citation.json"}</w:instrText>
      </w:r>
      <w:r w:rsidRPr="00EA1EED">
        <w:rPr>
          <w:b/>
        </w:rPr>
        <w:fldChar w:fldCharType="separate"/>
      </w:r>
      <w:r w:rsidR="00EA2282" w:rsidRPr="00EA2282">
        <w:rPr>
          <w:noProof/>
        </w:rPr>
        <w:t>[8]</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4" w:name="_Toc530638408"/>
      <w:r w:rsidRPr="00EA1EED">
        <w:t>SCRUM</w:t>
      </w:r>
      <w:bookmarkEnd w:id="44"/>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5AD59A52"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EA2282">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0]","plainTextFormattedCitation":"[10]","previouslyFormattedCitation":"[10]"},"properties":{"noteIndex":0},"schema":"https://github.com/citation-style-language/schema/raw/master/csl-citation.json"}</w:instrText>
      </w:r>
      <w:r>
        <w:fldChar w:fldCharType="separate"/>
      </w:r>
      <w:r w:rsidR="00EA2282" w:rsidRPr="00EA2282">
        <w:rPr>
          <w:noProof/>
        </w:rPr>
        <w:t>[10]</w:t>
      </w:r>
      <w:r>
        <w:fldChar w:fldCharType="end"/>
      </w:r>
      <w:r w:rsidRPr="00A940C6">
        <w:t xml:space="preserve">. </w:t>
      </w:r>
    </w:p>
    <w:p w14:paraId="3E5E9446" w14:textId="7E7C7055"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EA2282">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9]"},"properties":{"noteIndex":0},"schema":"https://github.com/citation-style-language/schema/raw/master/csl-citation.json"}</w:instrText>
      </w:r>
      <w:r>
        <w:rPr>
          <w:b/>
          <w:sz w:val="24"/>
        </w:rPr>
        <w:fldChar w:fldCharType="separate"/>
      </w:r>
      <w:r w:rsidR="00EA2282" w:rsidRPr="00EA2282">
        <w:rPr>
          <w:noProof/>
          <w:sz w:val="24"/>
        </w:rPr>
        <w:t>[9]</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49848C9"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EA2282">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1]","plainTextFormattedCitation":"[11]","previouslyFormattedCitation":"[11]"},"properties":{"noteIndex":0},"schema":"https://github.com/citation-style-language/schema/raw/master/csl-citation.json"}</w:instrText>
      </w:r>
      <w:r w:rsidRPr="00123931">
        <w:rPr>
          <w:b/>
        </w:rPr>
        <w:fldChar w:fldCharType="separate"/>
      </w:r>
      <w:r w:rsidR="00EA2282" w:rsidRPr="00EA2282">
        <w:rPr>
          <w:noProof/>
        </w:rPr>
        <w:t>[11]</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5" w:name="_Toc530638409"/>
      <w:r w:rsidRPr="00134C50">
        <w:t>CRYSTAL</w:t>
      </w:r>
      <w:bookmarkEnd w:id="45"/>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36BE9774"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EA2282">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2]","plainTextFormattedCitation":"[12]","previouslyFormattedCitation":"[12]"},"properties":{"noteIndex":0},"schema":"https://github.com/citation-style-language/schema/raw/master/csl-citation.json"}</w:instrText>
      </w:r>
      <w:r w:rsidRPr="00B16B6A">
        <w:fldChar w:fldCharType="separate"/>
      </w:r>
      <w:r w:rsidR="00EA2282" w:rsidRPr="00EA2282">
        <w:rPr>
          <w:noProof/>
        </w:rPr>
        <w:t>[12]</w:t>
      </w:r>
      <w:r w:rsidRPr="00B16B6A">
        <w:fldChar w:fldCharType="end"/>
      </w:r>
      <w:r w:rsidRPr="00B16B6A">
        <w:t>.</w:t>
      </w:r>
    </w:p>
    <w:p w14:paraId="52F2AA1C" w14:textId="0180E4D3"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EA2282">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3]","plainTextFormattedCitation":"[13]","previouslyFormattedCitation":"[13]"},"properties":{"noteIndex":0},"schema":"https://github.com/citation-style-language/schema/raw/master/csl-citation.json"}</w:instrText>
      </w:r>
      <w:r>
        <w:fldChar w:fldCharType="separate"/>
      </w:r>
      <w:r w:rsidR="00EA2282" w:rsidRPr="00EA2282">
        <w:rPr>
          <w:noProof/>
        </w:rPr>
        <w:t>[13]</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993058" w:rsidRDefault="009C335A" w:rsidP="009C335A">
      <w:pPr>
        <w:pStyle w:val="E3Tesis"/>
        <w:rPr>
          <w:lang w:val="es-EC"/>
        </w:rPr>
      </w:pPr>
      <w:bookmarkStart w:id="46" w:name="_Toc530638410"/>
      <w:r w:rsidRPr="00993058">
        <w:rPr>
          <w:lang w:val="es-EC"/>
        </w:rPr>
        <w:t xml:space="preserve">DSDM (Dynamic </w:t>
      </w:r>
      <w:proofErr w:type="spellStart"/>
      <w:r w:rsidRPr="00993058">
        <w:rPr>
          <w:lang w:val="es-EC"/>
        </w:rPr>
        <w:t>Systems</w:t>
      </w:r>
      <w:proofErr w:type="spellEnd"/>
      <w:r w:rsidRPr="00993058">
        <w:rPr>
          <w:lang w:val="es-EC"/>
        </w:rPr>
        <w:t xml:space="preserve"> </w:t>
      </w:r>
      <w:proofErr w:type="spellStart"/>
      <w:r w:rsidRPr="00993058">
        <w:rPr>
          <w:lang w:val="es-EC"/>
        </w:rPr>
        <w:t>Development</w:t>
      </w:r>
      <w:proofErr w:type="spellEnd"/>
      <w:r w:rsidRPr="00993058">
        <w:rPr>
          <w:lang w:val="es-EC"/>
        </w:rPr>
        <w:t xml:space="preserve"> </w:t>
      </w:r>
      <w:proofErr w:type="spellStart"/>
      <w:r w:rsidRPr="00993058">
        <w:rPr>
          <w:lang w:val="es-EC"/>
        </w:rPr>
        <w:t>Method</w:t>
      </w:r>
      <w:proofErr w:type="spellEnd"/>
      <w:r w:rsidRPr="00993058">
        <w:rPr>
          <w:lang w:val="es-EC"/>
        </w:rPr>
        <w:t>)</w:t>
      </w:r>
      <w:bookmarkEnd w:id="46"/>
      <w:r w:rsidRPr="00993058">
        <w:rPr>
          <w:lang w:val="es-EC"/>
        </w:rPr>
        <w:t xml:space="preserve"> </w:t>
      </w:r>
    </w:p>
    <w:p w14:paraId="3992276B" w14:textId="7DE8ADB7"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EA2282">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4]","plainTextFormattedCitation":"[14]","previouslyFormattedCitation":"[14]"},"properties":{"noteIndex":0},"schema":"https://github.com/citation-style-language/schema/raw/master/csl-citation.json"}</w:instrText>
      </w:r>
      <w:r w:rsidR="009D7D3B" w:rsidRPr="008604EB">
        <w:fldChar w:fldCharType="separate"/>
      </w:r>
      <w:r w:rsidR="00EA2282" w:rsidRPr="00EA2282">
        <w:rPr>
          <w:noProof/>
        </w:rPr>
        <w:t>[14]</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7" w:name="_Toc530638411"/>
      <w:r w:rsidRPr="006F55BB">
        <w:t>Comparativa de las metodologías (XP, Scrum, Crystal, DSDM)</w:t>
      </w:r>
      <w:bookmarkEnd w:id="47"/>
    </w:p>
    <w:p w14:paraId="3FC2B255" w14:textId="039F66B7" w:rsidR="007A08B1" w:rsidRDefault="007A08B1" w:rsidP="007A08B1">
      <w:pPr>
        <w:pStyle w:val="CuerpoTesis"/>
      </w:pPr>
      <w:r>
        <w:t xml:space="preserve">La realización de la tabla comparativa se basa en los trabajos propuestos en </w:t>
      </w:r>
      <w:r>
        <w:fldChar w:fldCharType="begin" w:fldLock="1"/>
      </w:r>
      <w:r w:rsidR="00EA2282">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5]","plainTextFormattedCitation":"[15]","previouslyFormattedCitation":"[15]"},"properties":{"noteIndex":0},"schema":"https://github.com/citation-style-language/schema/raw/master/csl-citation.json"}</w:instrText>
      </w:r>
      <w:r>
        <w:fldChar w:fldCharType="separate"/>
      </w:r>
      <w:r w:rsidR="00EA2282" w:rsidRPr="00EA2282">
        <w:rPr>
          <w:noProof/>
        </w:rPr>
        <w:t>[15]</w:t>
      </w:r>
      <w:r>
        <w:fldChar w:fldCharType="end"/>
      </w:r>
      <w:r>
        <w:fldChar w:fldCharType="begin" w:fldLock="1"/>
      </w:r>
      <w:r w:rsidR="00EA2282">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6]","plainTextFormattedCitation":"[16]","previouslyFormattedCitation":"[16]"},"properties":{"noteIndex":0},"schema":"https://github.com/citation-style-language/schema/raw/master/csl-citation.json"}</w:instrText>
      </w:r>
      <w:r>
        <w:fldChar w:fldCharType="separate"/>
      </w:r>
      <w:r w:rsidR="00EA2282" w:rsidRPr="00EA2282">
        <w:rPr>
          <w:noProof/>
        </w:rPr>
        <w:t>[16]</w:t>
      </w:r>
      <w:r>
        <w:fldChar w:fldCharType="end"/>
      </w:r>
      <w:r>
        <w:t xml:space="preserve"> </w:t>
      </w:r>
      <w:r>
        <w:fldChar w:fldCharType="begin" w:fldLock="1"/>
      </w:r>
      <w:r w:rsidR="00EA2282">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7]","plainTextFormattedCitation":"[17]","previouslyFormattedCitation":"[17]"},"properties":{"noteIndex":0},"schema":"https://github.com/citation-style-language/schema/raw/master/csl-citation.json"}</w:instrText>
      </w:r>
      <w:r>
        <w:fldChar w:fldCharType="separate"/>
      </w:r>
      <w:r w:rsidR="00EA2282" w:rsidRPr="00EA2282">
        <w:rPr>
          <w:noProof/>
        </w:rPr>
        <w:t>[17]</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399CE743" w:rsidR="00E7451D" w:rsidRDefault="00E7451D" w:rsidP="00E7451D">
      <w:pPr>
        <w:pStyle w:val="Caption"/>
      </w:pPr>
      <w:bookmarkStart w:id="48" w:name="_Toc53063843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E45F0B">
        <w:rPr>
          <w:noProof/>
        </w:rPr>
        <w:t>II</w:t>
      </w:r>
      <w:r w:rsidR="007E2FB6">
        <w:rPr>
          <w:noProof/>
        </w:rPr>
        <w:fldChar w:fldCharType="end"/>
      </w:r>
      <w:r>
        <w:t>.</w:t>
      </w:r>
      <w:r>
        <w:br/>
      </w:r>
      <w:r w:rsidR="0002256D">
        <w:t>T</w:t>
      </w:r>
      <w:r w:rsidRPr="001D7592">
        <w:t>ABLA COMPARATIVA DE METODOLOGIA</w:t>
      </w:r>
      <w:bookmarkEnd w:id="48"/>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lastRenderedPageBreak/>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49" w:name="_Toc530638412"/>
      <w:r>
        <w:rPr>
          <w:lang w:val="es-EC"/>
        </w:rPr>
        <w:t xml:space="preserve">Selección de </w:t>
      </w:r>
      <w:r w:rsidR="004A1522">
        <w:rPr>
          <w:lang w:val="es-EC"/>
        </w:rPr>
        <w:t>Framework</w:t>
      </w:r>
      <w:bookmarkEnd w:id="49"/>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w:t>
      </w:r>
      <w:r w:rsidRPr="001520C6">
        <w:lastRenderedPageBreak/>
        <w:t>administración de procedimientos odontológicos</w:t>
      </w:r>
      <w:r w:rsidR="00A461B6" w:rsidRPr="001520C6">
        <w:t xml:space="preserve"> </w:t>
      </w:r>
      <w:r w:rsidRPr="001520C6">
        <w:t xml:space="preserve">(Ver Anexo 1 Conclusiones), en el presente apartado </w:t>
      </w:r>
      <w:r w:rsidR="005764BF" w:rsidRPr="001520C6">
        <w:t>se analiza los frameworks basados en el lenguaje PHP, a través de una 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661906D1"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A60B7C" w:rsidRPr="001520C6">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Pr="001520C6">
        <w:fldChar w:fldCharType="separate"/>
      </w:r>
      <w:r w:rsidRPr="001520C6">
        <w:rPr>
          <w:noProof/>
        </w:rPr>
        <w:t>[18]</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697ACF83"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Pr="001520C6">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9]","plainTextFormattedCitation":"[19]","previouslyFormattedCitation":"[19]"},"properties":{"noteIndex":0},"schema":"https://github.com/citation-style-language/schema/raw/master/csl-citation.json"}</w:instrText>
      </w:r>
      <w:r w:rsidRPr="001520C6">
        <w:fldChar w:fldCharType="separate"/>
      </w:r>
      <w:r w:rsidRPr="001520C6">
        <w:rPr>
          <w:noProof/>
        </w:rPr>
        <w:t>[19]</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Pr="001520C6">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0]","plainTextFormattedCitation":"[20]","previouslyFormattedCitation":"[20]"},"properties":{"noteIndex":0},"schema":"https://github.com/citation-style-language/schema/raw/master/csl-citation.json"}</w:instrText>
      </w:r>
      <w:r w:rsidRPr="001520C6">
        <w:fldChar w:fldCharType="separate"/>
      </w:r>
      <w:r w:rsidR="00891229" w:rsidRPr="001520C6">
        <w:rPr>
          <w:noProof/>
        </w:rPr>
        <w:t>[20]</w:t>
      </w:r>
      <w:r w:rsidRPr="001520C6">
        <w:fldChar w:fldCharType="end"/>
      </w:r>
      <w:r w:rsidRPr="001520C6">
        <w:t>,</w:t>
      </w:r>
      <w:r w:rsidRPr="001520C6">
        <w:fldChar w:fldCharType="begin" w:fldLock="1"/>
      </w:r>
      <w:r w:rsidR="00891229" w:rsidRPr="001520C6">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1]","plainTextFormattedCitation":"[21]","previouslyFormattedCitation":"[21]"},"properties":{"noteIndex":0},"schema":"https://github.com/citation-style-language/schema/raw/master/csl-citation.json"}</w:instrText>
      </w:r>
      <w:r w:rsidRPr="001520C6">
        <w:fldChar w:fldCharType="separate"/>
      </w:r>
      <w:r w:rsidRPr="001520C6">
        <w:rPr>
          <w:noProof/>
        </w:rPr>
        <w:t>[21]</w:t>
      </w:r>
      <w:r w:rsidRPr="001520C6">
        <w:fldChar w:fldCharType="end"/>
      </w:r>
      <w:r w:rsidRPr="001520C6">
        <w:t>,</w:t>
      </w:r>
      <w:r w:rsidR="00891229" w:rsidRPr="001520C6">
        <w:fldChar w:fldCharType="begin" w:fldLock="1"/>
      </w:r>
      <w:r w:rsidR="00891229" w:rsidRPr="001520C6">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2]","plainTextFormattedCitation":"[22]","previouslyFormattedCitation":"[22]"},"properties":{"noteIndex":0},"schema":"https://github.com/citation-style-language/schema/raw/master/csl-citation.json"}</w:instrText>
      </w:r>
      <w:r w:rsidR="00891229" w:rsidRPr="001520C6">
        <w:fldChar w:fldCharType="separate"/>
      </w:r>
      <w:r w:rsidR="00891229" w:rsidRPr="001520C6">
        <w:rPr>
          <w:noProof/>
        </w:rPr>
        <w:t>[22]</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993058">
      <w:pPr>
        <w:pStyle w:val="E3Tesis"/>
        <w:rPr>
          <w:lang w:val="es-EC"/>
        </w:rPr>
      </w:pPr>
      <w:bookmarkStart w:id="50" w:name="_Toc530638413"/>
      <w:r w:rsidRPr="00891229">
        <w:rPr>
          <w:lang w:val="es-EC"/>
        </w:rPr>
        <w:t>Laravel</w:t>
      </w:r>
      <w:bookmarkEnd w:id="50"/>
    </w:p>
    <w:p w14:paraId="58A0D1C7" w14:textId="57A4D2EE"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2D570C">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00F14272">
        <w:fldChar w:fldCharType="separate"/>
      </w:r>
      <w:r w:rsidR="00F14272" w:rsidRPr="00F14272">
        <w:rPr>
          <w:noProof/>
        </w:rPr>
        <w:t>[18]</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lastRenderedPageBreak/>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993058">
      <w:pPr>
        <w:pStyle w:val="E3Tesis"/>
      </w:pPr>
      <w:bookmarkStart w:id="51" w:name="_Toc530638414"/>
      <w:r w:rsidRPr="00FC3A28">
        <w:t>CodeIgniter</w:t>
      </w:r>
      <w:bookmarkEnd w:id="51"/>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lastRenderedPageBreak/>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993058">
      <w:pPr>
        <w:pStyle w:val="E3Tesis"/>
      </w:pPr>
      <w:bookmarkStart w:id="52" w:name="_Toc530638415"/>
      <w:r w:rsidRPr="00AA32FE">
        <w:t>CakePHP</w:t>
      </w:r>
      <w:bookmarkEnd w:id="52"/>
    </w:p>
    <w:p w14:paraId="2A60D64E" w14:textId="7C4D61B7"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rsidR="002D570C">
        <w:fldChar w:fldCharType="begin" w:fldLock="1"/>
      </w:r>
      <w:r w:rsidR="008A50B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002D570C">
        <w:fldChar w:fldCharType="separate"/>
      </w:r>
      <w:r w:rsidR="002D570C" w:rsidRPr="002D570C">
        <w:rPr>
          <w:noProof/>
        </w:rPr>
        <w:t>[18]</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Compatible con la mayoría de los entornos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lastRenderedPageBreak/>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bookmarkStart w:id="53" w:name="_Toc530638416"/>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53"/>
    </w:p>
    <w:p w14:paraId="34C986FE" w14:textId="47779BEF"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1C73EA">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9]","plainTextFormattedCitation":"[19]","previouslyFormattedCitation":"[19]"},"properties":{"noteIndex":0},"schema":"https://github.com/citation-style-language/schema/raw/master/csl-citation.json"}</w:instrText>
      </w:r>
      <w:r w:rsidR="00B70462" w:rsidRPr="001520C6">
        <w:fldChar w:fldCharType="separate"/>
      </w:r>
      <w:r w:rsidR="008A50B1" w:rsidRPr="008A50B1">
        <w:rPr>
          <w:noProof/>
        </w:rPr>
        <w:t>[19]</w:t>
      </w:r>
      <w:r w:rsidR="00B70462" w:rsidRPr="001520C6">
        <w:fldChar w:fldCharType="end"/>
      </w:r>
      <w:r w:rsidR="008A50B1">
        <w:t>-</w:t>
      </w:r>
      <w:r w:rsidR="008A50B1" w:rsidRPr="001520C6">
        <w:fldChar w:fldCharType="begin" w:fldLock="1"/>
      </w:r>
      <w:r w:rsidR="008A50B1" w:rsidRPr="001520C6">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2]","plainTextFormattedCitation":"[22]","previouslyFormattedCitation":"[22]"},"properties":{"noteIndex":0},"schema":"https://github.com/citation-style-language/schema/raw/master/csl-citation.json"}</w:instrText>
      </w:r>
      <w:r w:rsidR="008A50B1" w:rsidRPr="001520C6">
        <w:fldChar w:fldCharType="separate"/>
      </w:r>
      <w:r w:rsidR="008A50B1" w:rsidRPr="001520C6">
        <w:rPr>
          <w:noProof/>
        </w:rPr>
        <w:t>[22]</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p>
    <w:p w14:paraId="1501C34C" w14:textId="7FAE0981" w:rsidR="008A50B1" w:rsidRDefault="008A50B1" w:rsidP="00C3715A">
      <w:pPr>
        <w:pStyle w:val="CuerpoTesis"/>
        <w:rPr>
          <w:lang w:eastAsia="es-ES"/>
        </w:rPr>
      </w:pPr>
    </w:p>
    <w:p w14:paraId="535A7F69" w14:textId="7F555F74" w:rsidR="00E45F0B" w:rsidRDefault="00E45F0B" w:rsidP="00E45F0B">
      <w:pPr>
        <w:pStyle w:val="Caption"/>
      </w:pPr>
      <w:bookmarkStart w:id="54" w:name="_Toc530638439"/>
      <w:r>
        <w:t xml:space="preserve">TABLA </w:t>
      </w:r>
      <w:r w:rsidR="007E2FB6">
        <w:rPr>
          <w:noProof/>
        </w:rPr>
        <w:fldChar w:fldCharType="begin"/>
      </w:r>
      <w:r w:rsidR="007E2FB6">
        <w:rPr>
          <w:noProof/>
        </w:rPr>
        <w:instrText xml:space="preserve"> SEQ TABLA \* ROMAN </w:instrText>
      </w:r>
      <w:r w:rsidR="007E2FB6">
        <w:rPr>
          <w:noProof/>
        </w:rPr>
        <w:fldChar w:fldCharType="separate"/>
      </w:r>
      <w:r>
        <w:rPr>
          <w:noProof/>
        </w:rPr>
        <w:t>III</w:t>
      </w:r>
      <w:r w:rsidR="007E2FB6">
        <w:rPr>
          <w:noProof/>
        </w:rPr>
        <w:fldChar w:fldCharType="end"/>
      </w:r>
      <w:r>
        <w:t xml:space="preserve">. </w:t>
      </w:r>
      <w:r>
        <w:br/>
      </w:r>
      <w:r w:rsidR="000F03AC">
        <w:t>COMPARATIVA DE FRAMEWORKS</w:t>
      </w:r>
      <w:bookmarkEnd w:id="54"/>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lastRenderedPageBreak/>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6507F326" w:rsidR="00E677A9" w:rsidRPr="004F17DF" w:rsidRDefault="00211973" w:rsidP="004D3A7C">
      <w:pPr>
        <w:pStyle w:val="CuerpoTesis"/>
      </w:pPr>
      <w:r>
        <w:t xml:space="preserve">Se obtuvo un total de 12 </w:t>
      </w:r>
      <w:r w:rsidR="005A7EF1">
        <w:t>características para la</w:t>
      </w:r>
      <w:r w:rsidR="00B11BFA">
        <w:t xml:space="preserv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Pr="005A7EF1" w:rsidRDefault="00C3715A" w:rsidP="00891229">
      <w:pPr>
        <w:pStyle w:val="CuerpoTesis"/>
      </w:pPr>
    </w:p>
    <w:p w14:paraId="76444E37" w14:textId="28AC023C" w:rsidR="00C3715A" w:rsidRDefault="00993058" w:rsidP="00993058">
      <w:pPr>
        <w:pStyle w:val="E2Tesis"/>
        <w:rPr>
          <w:lang w:val="es-EC"/>
        </w:rPr>
      </w:pPr>
      <w:bookmarkStart w:id="55" w:name="_Toc530638417"/>
      <w:r>
        <w:rPr>
          <w:lang w:val="es-EC"/>
        </w:rPr>
        <w:t>Metodología XP</w:t>
      </w:r>
      <w:bookmarkEnd w:id="55"/>
    </w:p>
    <w:p w14:paraId="69DE71DD" w14:textId="15C322B9" w:rsidR="00D10D0D" w:rsidRDefault="00D10D0D" w:rsidP="00D10D0D">
      <w:pPr>
        <w:pStyle w:val="CuerpoTesis"/>
        <w:rPr>
          <w:lang w:val="es-EC"/>
        </w:rPr>
      </w:pPr>
    </w:p>
    <w:p w14:paraId="7A17DB36" w14:textId="7544F168" w:rsidR="00D10D0D" w:rsidRDefault="00C70C34" w:rsidP="00D10D0D">
      <w:pPr>
        <w:pStyle w:val="CuerpoTesis"/>
        <w:rPr>
          <w:b/>
          <w:lang w:val="es-EC"/>
        </w:rPr>
      </w:pPr>
      <w:r>
        <w:rPr>
          <w:b/>
          <w:lang w:val="es-EC"/>
        </w:rPr>
        <w:t xml:space="preserve">Apartado </w:t>
      </w:r>
      <w:r w:rsidR="00042506">
        <w:rPr>
          <w:b/>
          <w:lang w:val="es-EC"/>
        </w:rPr>
        <w:t>de Historias</w:t>
      </w:r>
      <w:r>
        <w:rPr>
          <w:b/>
          <w:lang w:val="es-EC"/>
        </w:rPr>
        <w:t xml:space="preserve"> de Usuario</w:t>
      </w:r>
    </w:p>
    <w:p w14:paraId="70EE29CD" w14:textId="4FF900F4" w:rsidR="00364A1D" w:rsidRDefault="00364A1D" w:rsidP="00D10D0D">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comprensible y delimitada para que los programadores puedan implementarla en unas semanas </w:t>
      </w:r>
      <w:r>
        <w:fldChar w:fldCharType="begin" w:fldLock="1"/>
      </w:r>
      <w:r>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7]","plainTextFormattedCitation":"[7]"},"properties":{"noteIndex":0},"schema":"https://github.com/citation-style-language/schema/raw/master/csl-citation.json"}</w:instrText>
      </w:r>
      <w:r>
        <w:fldChar w:fldCharType="separate"/>
      </w:r>
      <w:r w:rsidRPr="00364A1D">
        <w:rPr>
          <w:noProof/>
        </w:rPr>
        <w:t>[7]</w:t>
      </w:r>
      <w:r>
        <w:fldChar w:fldCharType="end"/>
      </w:r>
      <w:r>
        <w:t xml:space="preserve">. </w:t>
      </w:r>
      <w:r>
        <w:tab/>
      </w:r>
    </w:p>
    <w:p w14:paraId="442A7EF2" w14:textId="77777777" w:rsidR="00364A1D" w:rsidRDefault="00364A1D" w:rsidP="00D10D0D">
      <w:pPr>
        <w:pStyle w:val="CuerpoTesis"/>
        <w:rPr>
          <w:b/>
          <w:lang w:val="es-EC"/>
        </w:rPr>
      </w:pPr>
    </w:p>
    <w:p w14:paraId="0844BB24" w14:textId="47C523C7" w:rsidR="00042506" w:rsidRPr="00042506" w:rsidRDefault="00042506" w:rsidP="00D10D0D">
      <w:pPr>
        <w:pStyle w:val="CuerpoTesis"/>
        <w:rPr>
          <w:lang w:val="es-EC"/>
        </w:rPr>
      </w:pPr>
      <w:r>
        <w:rPr>
          <w:lang w:val="es-EC"/>
        </w:rPr>
        <w:t xml:space="preserve">La metodología XP propone la </w:t>
      </w:r>
      <w:r w:rsidR="002C2191">
        <w:rPr>
          <w:lang w:val="es-EC"/>
        </w:rPr>
        <w:t>utilización de tablas para las</w:t>
      </w:r>
      <w:r>
        <w:rPr>
          <w:lang w:val="es-EC"/>
        </w:rPr>
        <w:t xml:space="preserve"> historias de usuario, las cu</w:t>
      </w:r>
      <w:r w:rsidR="001C73EA">
        <w:rPr>
          <w:lang w:val="es-EC"/>
        </w:rPr>
        <w:t>a</w:t>
      </w:r>
      <w:r>
        <w:rPr>
          <w:lang w:val="es-EC"/>
        </w:rPr>
        <w:t xml:space="preserve">les se basan en </w:t>
      </w:r>
      <w:r w:rsidR="001C73EA">
        <w:rPr>
          <w:lang w:val="es-EC"/>
        </w:rPr>
        <w:fldChar w:fldCharType="begin" w:fldLock="1"/>
      </w:r>
      <w:r w:rsidR="00364A1D">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3]","plainTextFormattedCitation":"[23]","previouslyFormattedCitation":"[23]"},"properties":{"noteIndex":0},"schema":"https://github.com/citation-style-language/schema/raw/master/csl-citation.json"}</w:instrText>
      </w:r>
      <w:r w:rsidR="001C73EA">
        <w:rPr>
          <w:lang w:val="es-EC"/>
        </w:rPr>
        <w:fldChar w:fldCharType="separate"/>
      </w:r>
      <w:r w:rsidR="001C73EA" w:rsidRPr="001C73EA">
        <w:rPr>
          <w:noProof/>
          <w:lang w:val="es-EC"/>
        </w:rPr>
        <w:t>[23]</w:t>
      </w:r>
      <w:r w:rsidR="001C73EA">
        <w:rPr>
          <w:lang w:val="es-EC"/>
        </w:rPr>
        <w:fldChar w:fldCharType="end"/>
      </w:r>
      <w:r w:rsidR="007E71C8">
        <w:rPr>
          <w:lang w:val="es-EC"/>
        </w:rPr>
        <w:t>, con el siguiente diseño (</w:t>
      </w:r>
      <w:r w:rsidR="00394722">
        <w:rPr>
          <w:lang w:val="es-EC"/>
        </w:rPr>
        <w:t>Ver</w:t>
      </w:r>
      <w:r w:rsidR="005C645F">
        <w:rPr>
          <w:lang w:val="es-EC"/>
        </w:rPr>
        <w:t xml:space="preserve"> </w:t>
      </w:r>
      <w:r w:rsidR="005C645F">
        <w:rPr>
          <w:lang w:val="es-EC"/>
        </w:rPr>
        <w:fldChar w:fldCharType="begin"/>
      </w:r>
      <w:r w:rsidR="005C645F">
        <w:rPr>
          <w:lang w:val="es-EC"/>
        </w:rPr>
        <w:instrText xml:space="preserve"> REF _Ref530638573 \h </w:instrText>
      </w:r>
      <w:r w:rsidR="005C645F">
        <w:rPr>
          <w:lang w:val="es-EC"/>
        </w:rPr>
      </w:r>
      <w:r w:rsidR="005C645F">
        <w:rPr>
          <w:lang w:val="es-EC"/>
        </w:rPr>
        <w:fldChar w:fldCharType="separate"/>
      </w:r>
      <w:r w:rsidR="005C645F">
        <w:t xml:space="preserve">TABLA </w:t>
      </w:r>
      <w:r w:rsidR="005C645F">
        <w:rPr>
          <w:noProof/>
        </w:rPr>
        <w:t>IV</w:t>
      </w:r>
      <w:r w:rsidR="005C645F">
        <w:rPr>
          <w:lang w:val="es-EC"/>
        </w:rPr>
        <w:fldChar w:fldCharType="end"/>
      </w:r>
      <w:r w:rsidR="007E71C8">
        <w:rPr>
          <w:lang w:val="es-EC"/>
        </w:rPr>
        <w:t>)</w:t>
      </w:r>
      <w:r w:rsidR="00394722">
        <w:rPr>
          <w:lang w:val="es-EC"/>
        </w:rPr>
        <w:t>:</w:t>
      </w:r>
    </w:p>
    <w:p w14:paraId="6E5D0482" w14:textId="6B94A4CD" w:rsidR="004D18C8" w:rsidRDefault="004D18C8">
      <w:pPr>
        <w:rPr>
          <w:rFonts w:ascii="Arial" w:hAnsi="Arial"/>
          <w:b/>
          <w:lang w:val="es-EC"/>
        </w:rPr>
      </w:pPr>
      <w:r>
        <w:rPr>
          <w:b/>
          <w:lang w:val="es-EC"/>
        </w:rPr>
        <w:br w:type="page"/>
      </w:r>
    </w:p>
    <w:p w14:paraId="6F935963" w14:textId="4C6B8D07" w:rsidR="00A74B0A" w:rsidRDefault="00A74B0A" w:rsidP="00A74B0A">
      <w:pPr>
        <w:pStyle w:val="Caption"/>
      </w:pPr>
      <w:bookmarkStart w:id="56" w:name="_Ref530638573"/>
      <w:bookmarkStart w:id="57" w:name="_Toc530638440"/>
      <w:r>
        <w:lastRenderedPageBreak/>
        <w:t xml:space="preserve">TABLA </w:t>
      </w:r>
      <w:r w:rsidR="007E2FB6">
        <w:rPr>
          <w:noProof/>
        </w:rPr>
        <w:fldChar w:fldCharType="begin"/>
      </w:r>
      <w:r w:rsidR="007E2FB6">
        <w:rPr>
          <w:noProof/>
        </w:rPr>
        <w:instrText xml:space="preserve"> SEQ TABLA \* ROMAN </w:instrText>
      </w:r>
      <w:r w:rsidR="007E2FB6">
        <w:rPr>
          <w:noProof/>
        </w:rPr>
        <w:fldChar w:fldCharType="separate"/>
      </w:r>
      <w:r w:rsidR="00E45F0B">
        <w:rPr>
          <w:noProof/>
        </w:rPr>
        <w:t>IV</w:t>
      </w:r>
      <w:r w:rsidR="007E2FB6">
        <w:rPr>
          <w:noProof/>
        </w:rPr>
        <w:fldChar w:fldCharType="end"/>
      </w:r>
      <w:bookmarkEnd w:id="56"/>
      <w:r>
        <w:t xml:space="preserve">. </w:t>
      </w:r>
      <w:r>
        <w:br/>
      </w:r>
      <w:r w:rsidR="000F03AC">
        <w:t>MODELO DE HISTORIA DE USUARIO</w:t>
      </w:r>
      <w:bookmarkEnd w:id="57"/>
    </w:p>
    <w:tbl>
      <w:tblPr>
        <w:tblStyle w:val="TableGrid"/>
        <w:tblpPr w:leftFromText="141" w:rightFromText="141" w:vertAnchor="page" w:horzAnchor="page" w:tblpX="1641" w:tblpY="3041"/>
        <w:tblW w:w="10110" w:type="dxa"/>
        <w:tblLook w:val="04A0" w:firstRow="1" w:lastRow="0" w:firstColumn="1" w:lastColumn="0" w:noHBand="0" w:noVBand="1"/>
      </w:tblPr>
      <w:tblGrid>
        <w:gridCol w:w="5270"/>
        <w:gridCol w:w="4840"/>
      </w:tblGrid>
      <w:tr w:rsidR="00C037C6" w14:paraId="5F2F734B" w14:textId="77777777" w:rsidTr="00A74B0A">
        <w:trPr>
          <w:trHeight w:val="313"/>
        </w:trPr>
        <w:tc>
          <w:tcPr>
            <w:tcW w:w="10110" w:type="dxa"/>
            <w:gridSpan w:val="2"/>
            <w:vAlign w:val="center"/>
          </w:tcPr>
          <w:p w14:paraId="1568591D" w14:textId="77777777" w:rsidR="00C037C6" w:rsidRPr="00583464" w:rsidRDefault="00C037C6" w:rsidP="00A74B0A">
            <w:pPr>
              <w:pStyle w:val="CuerpoTesis"/>
              <w:jc w:val="center"/>
            </w:pPr>
            <w:bookmarkStart w:id="58" w:name="_Hlk524732714"/>
            <w:r>
              <w:t>Historia de Usuario</w:t>
            </w:r>
          </w:p>
        </w:tc>
      </w:tr>
      <w:tr w:rsidR="00C037C6" w14:paraId="7419EA22" w14:textId="77777777" w:rsidTr="00A74B0A">
        <w:trPr>
          <w:trHeight w:val="371"/>
        </w:trPr>
        <w:tc>
          <w:tcPr>
            <w:tcW w:w="5270" w:type="dxa"/>
          </w:tcPr>
          <w:p w14:paraId="3A66E235" w14:textId="37C81242" w:rsidR="00C037C6" w:rsidRDefault="00C037C6" w:rsidP="00A74B0A">
            <w:pPr>
              <w:pStyle w:val="CuerpoTesis"/>
            </w:pPr>
            <w:r w:rsidRPr="00583464">
              <w:t>Número</w:t>
            </w:r>
            <w:r>
              <w:t xml:space="preserve">: </w:t>
            </w:r>
          </w:p>
        </w:tc>
        <w:tc>
          <w:tcPr>
            <w:tcW w:w="4840" w:type="dxa"/>
          </w:tcPr>
          <w:p w14:paraId="1800DC8E" w14:textId="4C69AFFA" w:rsidR="00C037C6" w:rsidRPr="0008735E" w:rsidRDefault="00C037C6" w:rsidP="00A74B0A">
            <w:pPr>
              <w:pStyle w:val="CuerpoTesis"/>
            </w:pPr>
            <w:r>
              <w:t>Nombre Historia de Usuario:</w:t>
            </w:r>
          </w:p>
        </w:tc>
      </w:tr>
      <w:tr w:rsidR="00C037C6" w14:paraId="7BF8BE06" w14:textId="77777777" w:rsidTr="00A74B0A">
        <w:trPr>
          <w:trHeight w:val="418"/>
        </w:trPr>
        <w:tc>
          <w:tcPr>
            <w:tcW w:w="10110" w:type="dxa"/>
            <w:gridSpan w:val="2"/>
          </w:tcPr>
          <w:p w14:paraId="2137FD2F" w14:textId="3BFB6E6D" w:rsidR="00C037C6" w:rsidRPr="0008735E" w:rsidRDefault="00C037C6" w:rsidP="00A74B0A">
            <w:pPr>
              <w:pStyle w:val="CuerpoTesis"/>
            </w:pPr>
            <w:r w:rsidRPr="00583464">
              <w:t>Usuario:</w:t>
            </w:r>
            <w:r>
              <w:t xml:space="preserve"> </w:t>
            </w:r>
          </w:p>
        </w:tc>
      </w:tr>
      <w:tr w:rsidR="00C037C6" w14:paraId="179965EE" w14:textId="77777777" w:rsidTr="00A74B0A">
        <w:trPr>
          <w:trHeight w:val="425"/>
        </w:trPr>
        <w:tc>
          <w:tcPr>
            <w:tcW w:w="5270" w:type="dxa"/>
          </w:tcPr>
          <w:p w14:paraId="109EF71A" w14:textId="77777777" w:rsidR="00C037C6" w:rsidRPr="00583464" w:rsidRDefault="00C037C6" w:rsidP="00A74B0A">
            <w:pPr>
              <w:pStyle w:val="CuerpoTesis"/>
            </w:pPr>
            <w:r w:rsidRPr="00583464">
              <w:t>Modificación de Historia Número:</w:t>
            </w:r>
          </w:p>
        </w:tc>
        <w:tc>
          <w:tcPr>
            <w:tcW w:w="4840" w:type="dxa"/>
          </w:tcPr>
          <w:p w14:paraId="3D7A4AEE" w14:textId="035A5855" w:rsidR="00C037C6" w:rsidRPr="00583464" w:rsidRDefault="00C037C6" w:rsidP="00A74B0A">
            <w:pPr>
              <w:pStyle w:val="CuerpoTesis"/>
            </w:pPr>
            <w:r w:rsidRPr="00583464">
              <w:t>Interacción Asignada:</w:t>
            </w:r>
          </w:p>
        </w:tc>
      </w:tr>
      <w:tr w:rsidR="00C037C6" w14:paraId="23B599B8" w14:textId="77777777" w:rsidTr="00A74B0A">
        <w:trPr>
          <w:trHeight w:val="333"/>
        </w:trPr>
        <w:tc>
          <w:tcPr>
            <w:tcW w:w="5270" w:type="dxa"/>
          </w:tcPr>
          <w:p w14:paraId="4ADFA6E1" w14:textId="75AABBA2" w:rsidR="00C037C6" w:rsidRDefault="00C037C6" w:rsidP="00A74B0A">
            <w:pPr>
              <w:pStyle w:val="CuerpoTesis"/>
            </w:pPr>
            <w:r w:rsidRPr="00583464">
              <w:t>Prioridad en el negocio:(Alta/Media/Baja)</w:t>
            </w:r>
            <w:r>
              <w:t xml:space="preserve"> </w:t>
            </w:r>
          </w:p>
        </w:tc>
        <w:tc>
          <w:tcPr>
            <w:tcW w:w="4840" w:type="dxa"/>
          </w:tcPr>
          <w:p w14:paraId="0111D218" w14:textId="718A0C8E" w:rsidR="00C037C6" w:rsidRPr="00CD0A5A" w:rsidRDefault="00C037C6" w:rsidP="00A74B0A">
            <w:pPr>
              <w:pStyle w:val="CuerpoTesis"/>
            </w:pPr>
            <w:r w:rsidRPr="00DD6F9F">
              <w:t>Puntos estimados:</w:t>
            </w:r>
            <w:r>
              <w:t xml:space="preserve"> </w:t>
            </w:r>
          </w:p>
        </w:tc>
      </w:tr>
      <w:tr w:rsidR="00C037C6" w14:paraId="3D02141E" w14:textId="77777777" w:rsidTr="00A74B0A">
        <w:trPr>
          <w:trHeight w:val="202"/>
        </w:trPr>
        <w:tc>
          <w:tcPr>
            <w:tcW w:w="5270" w:type="dxa"/>
          </w:tcPr>
          <w:p w14:paraId="3785E07F" w14:textId="19FE2063" w:rsidR="00C037C6" w:rsidRPr="00583464" w:rsidRDefault="00C037C6" w:rsidP="00A74B0A">
            <w:pPr>
              <w:pStyle w:val="CuerpoTesis"/>
            </w:pPr>
            <w:r w:rsidRPr="00583464">
              <w:t>Riesgo en el desarrollo:</w:t>
            </w:r>
            <w:r>
              <w:t xml:space="preserve"> </w:t>
            </w:r>
            <w:r w:rsidRPr="00583464">
              <w:t>(Alta/Media/Baja)</w:t>
            </w:r>
          </w:p>
        </w:tc>
        <w:tc>
          <w:tcPr>
            <w:tcW w:w="4840" w:type="dxa"/>
          </w:tcPr>
          <w:p w14:paraId="26023042" w14:textId="77777777" w:rsidR="00C037C6" w:rsidRPr="00DD6F9F" w:rsidRDefault="00C037C6" w:rsidP="00A74B0A">
            <w:pPr>
              <w:pStyle w:val="CuerpoTesis"/>
            </w:pPr>
            <w:r w:rsidRPr="00DD6F9F">
              <w:t>Puntos reales:</w:t>
            </w:r>
          </w:p>
        </w:tc>
      </w:tr>
      <w:tr w:rsidR="00C037C6" w14:paraId="5F06F322" w14:textId="77777777" w:rsidTr="00BE1D84">
        <w:trPr>
          <w:trHeight w:val="117"/>
        </w:trPr>
        <w:tc>
          <w:tcPr>
            <w:tcW w:w="10110" w:type="dxa"/>
            <w:gridSpan w:val="2"/>
          </w:tcPr>
          <w:p w14:paraId="5BF4F279" w14:textId="4D54420B" w:rsidR="00C037C6" w:rsidRPr="00D94945" w:rsidRDefault="00C037C6" w:rsidP="00A74B0A">
            <w:pPr>
              <w:pStyle w:val="CuerpoTesis"/>
            </w:pPr>
            <w:r w:rsidRPr="00583464">
              <w:t>Descripción:</w:t>
            </w:r>
          </w:p>
        </w:tc>
      </w:tr>
      <w:tr w:rsidR="00C037C6" w14:paraId="26103696" w14:textId="77777777" w:rsidTr="00BE1D84">
        <w:trPr>
          <w:trHeight w:val="293"/>
        </w:trPr>
        <w:tc>
          <w:tcPr>
            <w:tcW w:w="10110" w:type="dxa"/>
            <w:gridSpan w:val="2"/>
          </w:tcPr>
          <w:p w14:paraId="28AA3DC3" w14:textId="77777777" w:rsidR="00C037C6" w:rsidRPr="00583464" w:rsidRDefault="00C037C6" w:rsidP="00A74B0A">
            <w:pPr>
              <w:pStyle w:val="CuerpoTesis"/>
            </w:pPr>
            <w:r w:rsidRPr="00583464">
              <w:t>Observaciones:</w:t>
            </w:r>
          </w:p>
        </w:tc>
      </w:tr>
      <w:bookmarkEnd w:id="58"/>
    </w:tbl>
    <w:p w14:paraId="40833B24" w14:textId="77777777" w:rsidR="00C70C34" w:rsidRPr="00C70C34" w:rsidRDefault="00C70C34" w:rsidP="00D10D0D">
      <w:pPr>
        <w:pStyle w:val="CuerpoTesis"/>
        <w:rPr>
          <w:b/>
          <w:lang w:val="es-EC"/>
        </w:rPr>
      </w:pPr>
    </w:p>
    <w:p w14:paraId="123417E6" w14:textId="7C896CAD" w:rsidR="00C3715A" w:rsidRDefault="00FD24F3" w:rsidP="00891229">
      <w:pPr>
        <w:pStyle w:val="CuerpoTesis"/>
        <w:rPr>
          <w:lang w:val="es-EC"/>
        </w:rPr>
      </w:pPr>
      <w:r>
        <w:rPr>
          <w:lang w:val="es-EC"/>
        </w:rPr>
        <w:t>Los campos de historias de us</w:t>
      </w:r>
      <w:r w:rsidR="008F707A">
        <w:rPr>
          <w:lang w:val="es-EC"/>
        </w:rPr>
        <w:t xml:space="preserve">uario </w:t>
      </w:r>
      <w:r w:rsidR="00691327">
        <w:rPr>
          <w:lang w:val="es-EC"/>
        </w:rPr>
        <w:t>se describen en</w:t>
      </w:r>
      <w:r w:rsidR="008F707A">
        <w:rPr>
          <w:lang w:val="es-EC"/>
        </w:rPr>
        <w:t xml:space="preserve">: </w:t>
      </w:r>
    </w:p>
    <w:p w14:paraId="1ADA5D48" w14:textId="58B78DBC" w:rsidR="008F707A" w:rsidRDefault="00C46839" w:rsidP="00691327">
      <w:pPr>
        <w:pStyle w:val="CuerpoTesis"/>
        <w:numPr>
          <w:ilvl w:val="4"/>
          <w:numId w:val="1"/>
        </w:numPr>
        <w:rPr>
          <w:lang w:val="es-EC"/>
        </w:rPr>
      </w:pPr>
      <w:r w:rsidRPr="0063612B">
        <w:rPr>
          <w:b/>
          <w:lang w:val="es-EC"/>
        </w:rPr>
        <w:t>Número</w:t>
      </w:r>
      <w:r>
        <w:rPr>
          <w:lang w:val="es-EC"/>
        </w:rPr>
        <w:t>:</w:t>
      </w:r>
      <w:r w:rsidR="00A044EE">
        <w:rPr>
          <w:lang w:val="es-EC"/>
        </w:rPr>
        <w:t xml:space="preserve"> </w:t>
      </w:r>
      <w:r w:rsidR="00DC3FE2">
        <w:rPr>
          <w:lang w:val="es-EC"/>
        </w:rPr>
        <w:t>Es la asignación de un número para cada Historia de Usuario</w:t>
      </w:r>
      <w:r w:rsidR="002D3F66">
        <w:rPr>
          <w:lang w:val="es-EC"/>
        </w:rPr>
        <w:t>.</w:t>
      </w:r>
    </w:p>
    <w:p w14:paraId="433971F3" w14:textId="57B30172" w:rsidR="00C46839" w:rsidRDefault="00C46839" w:rsidP="00691327">
      <w:pPr>
        <w:pStyle w:val="CuerpoTesis"/>
        <w:numPr>
          <w:ilvl w:val="4"/>
          <w:numId w:val="1"/>
        </w:numPr>
        <w:rPr>
          <w:lang w:val="es-EC"/>
        </w:rPr>
      </w:pPr>
      <w:r w:rsidRPr="0063612B">
        <w:rPr>
          <w:b/>
          <w:lang w:val="es-EC"/>
        </w:rPr>
        <w:t>Nombre de la historia de usuario</w:t>
      </w:r>
      <w:r w:rsidR="002D3F66">
        <w:rPr>
          <w:lang w:val="es-EC"/>
        </w:rPr>
        <w:t xml:space="preserve">: Es un </w:t>
      </w:r>
      <w:r w:rsidR="0005155F">
        <w:rPr>
          <w:lang w:val="es-EC"/>
        </w:rPr>
        <w:t>i</w:t>
      </w:r>
      <w:r w:rsidR="002D3F66">
        <w:rPr>
          <w:lang w:val="es-EC"/>
        </w:rPr>
        <w:t>dentificativo de</w:t>
      </w:r>
      <w:r w:rsidR="0005155F">
        <w:rPr>
          <w:lang w:val="es-EC"/>
        </w:rPr>
        <w:t>scriptivo corto de la HU.</w:t>
      </w:r>
    </w:p>
    <w:p w14:paraId="094B4EE1" w14:textId="7B1581BD" w:rsidR="0005155F" w:rsidRPr="0005155F" w:rsidRDefault="0005155F" w:rsidP="00691327">
      <w:pPr>
        <w:pStyle w:val="CuerpoTesis"/>
        <w:numPr>
          <w:ilvl w:val="4"/>
          <w:numId w:val="1"/>
        </w:numPr>
        <w:rPr>
          <w:lang w:val="es-EC"/>
        </w:rPr>
      </w:pPr>
      <w:r w:rsidRPr="0063612B">
        <w:rPr>
          <w:b/>
        </w:rPr>
        <w:t>Usuario</w:t>
      </w:r>
      <w:r>
        <w:t>: Nombre del responsable en la actividad descrita de la HU.</w:t>
      </w:r>
    </w:p>
    <w:p w14:paraId="10F1F79C" w14:textId="794FB544" w:rsidR="0005155F" w:rsidRDefault="0005155F" w:rsidP="00691327">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01E9F7FB" w14:textId="793B0EBF" w:rsidR="0005155F" w:rsidRPr="000001DB" w:rsidRDefault="000001DB" w:rsidP="00691327">
      <w:pPr>
        <w:pStyle w:val="CuerpoTesis"/>
        <w:numPr>
          <w:ilvl w:val="4"/>
          <w:numId w:val="1"/>
        </w:numPr>
        <w:rPr>
          <w:lang w:val="es-EC"/>
        </w:rPr>
      </w:pPr>
      <w:r w:rsidRPr="0063612B">
        <w:rPr>
          <w:b/>
        </w:rPr>
        <w:t>Prioridad en el negocio</w:t>
      </w:r>
      <w:r>
        <w:t>: Se asigna acorde a la importancia que tiene la actividad.</w:t>
      </w:r>
    </w:p>
    <w:p w14:paraId="69B1C027" w14:textId="7DA45CED" w:rsidR="000001DB" w:rsidRDefault="000001DB" w:rsidP="00691327">
      <w:pPr>
        <w:pStyle w:val="CuerpoTesis"/>
        <w:numPr>
          <w:ilvl w:val="4"/>
          <w:numId w:val="1"/>
        </w:numPr>
        <w:rPr>
          <w:lang w:val="es-EC"/>
        </w:rPr>
      </w:pPr>
      <w:r w:rsidRPr="0063612B">
        <w:rPr>
          <w:b/>
          <w:lang w:val="es-EC"/>
        </w:rPr>
        <w:t>Riesgo en el desarrollo</w:t>
      </w:r>
      <w:r>
        <w:rPr>
          <w:lang w:val="es-EC"/>
        </w:rPr>
        <w:t xml:space="preserve">: </w:t>
      </w:r>
      <w:r w:rsidR="002744F0">
        <w:rPr>
          <w:lang w:val="es-EC"/>
        </w:rPr>
        <w:t>Complejidad de desarrollo de la actividad.</w:t>
      </w:r>
    </w:p>
    <w:p w14:paraId="258DDDDF" w14:textId="2965FF8F" w:rsidR="002744F0" w:rsidRDefault="002744F0" w:rsidP="00691327">
      <w:pPr>
        <w:pStyle w:val="CuerpoTesis"/>
        <w:numPr>
          <w:ilvl w:val="4"/>
          <w:numId w:val="1"/>
        </w:numPr>
        <w:rPr>
          <w:lang w:val="es-EC"/>
        </w:rPr>
      </w:pPr>
      <w:r w:rsidRPr="0063612B">
        <w:rPr>
          <w:b/>
          <w:lang w:val="es-EC"/>
        </w:rPr>
        <w:t>Interacción Asignada</w:t>
      </w:r>
      <w:r w:rsidRPr="002744F0">
        <w:rPr>
          <w:lang w:val="es-EC"/>
        </w:rPr>
        <w:t>:</w:t>
      </w:r>
      <w:r w:rsidR="00E900A9">
        <w:rPr>
          <w:lang w:val="es-EC"/>
        </w:rPr>
        <w:t xml:space="preserve"> Número de interacción asignadas a la actividad.</w:t>
      </w:r>
    </w:p>
    <w:p w14:paraId="4909D49C" w14:textId="3FB167B3" w:rsidR="00E900A9" w:rsidRDefault="00E900A9" w:rsidP="00691327">
      <w:pPr>
        <w:pStyle w:val="CuerpoTesis"/>
        <w:numPr>
          <w:ilvl w:val="4"/>
          <w:numId w:val="1"/>
        </w:numPr>
        <w:rPr>
          <w:lang w:val="es-EC"/>
        </w:rPr>
      </w:pPr>
      <w:r w:rsidRPr="0063612B">
        <w:rPr>
          <w:b/>
          <w:lang w:val="es-EC"/>
        </w:rPr>
        <w:t>Puntos estimados</w:t>
      </w:r>
      <w:r w:rsidRPr="00E900A9">
        <w:rPr>
          <w:lang w:val="es-EC"/>
        </w:rPr>
        <w:t>:</w:t>
      </w:r>
      <w:r>
        <w:rPr>
          <w:lang w:val="es-EC"/>
        </w:rPr>
        <w:t xml:space="preserve"> </w:t>
      </w:r>
      <w:r w:rsidR="00DC13DB">
        <w:rPr>
          <w:lang w:val="es-EC"/>
        </w:rPr>
        <w:t>Cada p</w:t>
      </w:r>
      <w:r>
        <w:rPr>
          <w:lang w:val="es-EC"/>
        </w:rPr>
        <w:t>unto</w:t>
      </w:r>
      <w:r w:rsidR="00DC13DB">
        <w:rPr>
          <w:lang w:val="es-EC"/>
        </w:rPr>
        <w:t xml:space="preserve"> estimado</w:t>
      </w:r>
      <w:r>
        <w:rPr>
          <w:lang w:val="es-EC"/>
        </w:rPr>
        <w:t xml:space="preserve"> hace referencia a cada semana efectiva de desarrollo.</w:t>
      </w:r>
    </w:p>
    <w:p w14:paraId="0D478583" w14:textId="7CA2F71D" w:rsidR="00E900A9" w:rsidRPr="000952FC" w:rsidRDefault="00E900A9" w:rsidP="00691327">
      <w:pPr>
        <w:pStyle w:val="CuerpoTesis"/>
        <w:numPr>
          <w:ilvl w:val="4"/>
          <w:numId w:val="1"/>
        </w:numPr>
        <w:rPr>
          <w:lang w:val="es-EC"/>
        </w:rPr>
      </w:pPr>
      <w:r w:rsidRPr="0063612B">
        <w:rPr>
          <w:b/>
        </w:rPr>
        <w:t>Puntos reales</w:t>
      </w:r>
      <w:r>
        <w:t xml:space="preserve">: </w:t>
      </w:r>
      <w:r w:rsidR="000952FC">
        <w:t>Puntos reales utilizados en la actividad.</w:t>
      </w:r>
    </w:p>
    <w:p w14:paraId="12EF1D2E" w14:textId="173558C6" w:rsidR="000952FC" w:rsidRPr="000952FC" w:rsidRDefault="000952FC" w:rsidP="00691327">
      <w:pPr>
        <w:pStyle w:val="CuerpoTesis"/>
        <w:numPr>
          <w:ilvl w:val="4"/>
          <w:numId w:val="1"/>
        </w:numPr>
        <w:rPr>
          <w:lang w:val="es-EC"/>
        </w:rPr>
      </w:pPr>
      <w:r w:rsidRPr="0063612B">
        <w:rPr>
          <w:b/>
        </w:rPr>
        <w:t>Descripción</w:t>
      </w:r>
      <w:r>
        <w:t xml:space="preserve">: </w:t>
      </w:r>
      <w:r w:rsidR="001A28B0">
        <w:t>Detalle de las actividades en las Historias de Usuario.</w:t>
      </w:r>
    </w:p>
    <w:p w14:paraId="3EEFFB60" w14:textId="703DAA84" w:rsidR="000952FC" w:rsidRPr="007E2FB6" w:rsidRDefault="000952FC" w:rsidP="00691327">
      <w:pPr>
        <w:pStyle w:val="CuerpoTesis"/>
        <w:numPr>
          <w:ilvl w:val="4"/>
          <w:numId w:val="1"/>
        </w:numPr>
        <w:rPr>
          <w:lang w:val="es-EC"/>
        </w:rPr>
      </w:pPr>
      <w:r w:rsidRPr="0063612B">
        <w:rPr>
          <w:b/>
        </w:rPr>
        <w:t>Observaciones</w:t>
      </w:r>
      <w:r>
        <w:t>:</w:t>
      </w:r>
      <w:r w:rsidR="00BF720A">
        <w:t xml:space="preserve"> Aspectos importantes en cada Historias de Usuarios.</w:t>
      </w:r>
    </w:p>
    <w:p w14:paraId="08C38BA8" w14:textId="73F94C25" w:rsidR="007E2FB6" w:rsidRPr="00891229" w:rsidRDefault="007E2FB6" w:rsidP="007E2FB6">
      <w:pPr>
        <w:pStyle w:val="CuerpoTesis"/>
        <w:rPr>
          <w:lang w:val="es-EC"/>
        </w:rPr>
      </w:pPr>
      <w:r w:rsidRPr="007E2FB6">
        <w:rPr>
          <w:lang w:val="es-EC"/>
        </w:rPr>
        <w:t>http://users.dsic.upv.es/asignaturas/eui/lds/doc/masyxp.pdf</w:t>
      </w:r>
      <w:bookmarkStart w:id="59" w:name="_GoBack"/>
      <w:bookmarkEnd w:id="59"/>
    </w:p>
    <w:p w14:paraId="4D971948" w14:textId="77777777" w:rsidR="002E6218" w:rsidRPr="00D55A66" w:rsidRDefault="002E621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60" w:name="_Toc530638418"/>
      <w:r w:rsidRPr="00A8214A">
        <w:rPr>
          <w:lang w:val="es-EC"/>
        </w:rPr>
        <w:t>Establecer plataforma para el desarrollo de la solución informática.</w:t>
      </w:r>
      <w:bookmarkEnd w:id="60"/>
    </w:p>
    <w:p w14:paraId="136C5353" w14:textId="77777777" w:rsidR="002E6218" w:rsidRDefault="002E6218" w:rsidP="00D755A7">
      <w:pPr>
        <w:pStyle w:val="E2Tesis"/>
        <w:numPr>
          <w:ilvl w:val="0"/>
          <w:numId w:val="8"/>
        </w:numPr>
        <w:rPr>
          <w:lang w:val="es-EC"/>
        </w:rPr>
      </w:pPr>
      <w:bookmarkStart w:id="61" w:name="_Toc530638419"/>
      <w:r w:rsidRPr="00A8214A">
        <w:rPr>
          <w:lang w:val="es-EC"/>
        </w:rPr>
        <w:lastRenderedPageBreak/>
        <w:t>Analizar y modelar las funcionalidades de la solución informática en base a los requerimientos dados por la clínica odontológica.</w:t>
      </w:r>
      <w:bookmarkEnd w:id="61"/>
    </w:p>
    <w:p w14:paraId="3DC54229" w14:textId="77777777" w:rsidR="002E6218" w:rsidRDefault="002E6218" w:rsidP="00D755A7">
      <w:pPr>
        <w:pStyle w:val="E2Tesis"/>
        <w:numPr>
          <w:ilvl w:val="0"/>
          <w:numId w:val="8"/>
        </w:numPr>
        <w:rPr>
          <w:lang w:val="es-EC"/>
        </w:rPr>
      </w:pPr>
      <w:bookmarkStart w:id="62" w:name="_Toc530638420"/>
      <w:r w:rsidRPr="00A8214A">
        <w:rPr>
          <w:lang w:val="es-EC"/>
        </w:rPr>
        <w:t>Desarrollar la solución informática en base los requerimientos</w:t>
      </w:r>
      <w:r>
        <w:rPr>
          <w:lang w:val="es-EC"/>
        </w:rPr>
        <w:t xml:space="preserve"> en una clínica odontológica</w:t>
      </w:r>
      <w:r w:rsidRPr="00A8214A">
        <w:rPr>
          <w:lang w:val="es-EC"/>
        </w:rPr>
        <w:t>.</w:t>
      </w:r>
      <w:bookmarkEnd w:id="62"/>
    </w:p>
    <w:p w14:paraId="538802C6" w14:textId="77777777" w:rsidR="002E6218" w:rsidRPr="00F63A85" w:rsidRDefault="002E6218" w:rsidP="00D755A7">
      <w:pPr>
        <w:pStyle w:val="E2Tesis"/>
        <w:numPr>
          <w:ilvl w:val="0"/>
          <w:numId w:val="8"/>
        </w:numPr>
        <w:rPr>
          <w:lang w:val="es-EC"/>
        </w:rPr>
      </w:pPr>
      <w:bookmarkStart w:id="63" w:name="_Toc530638421"/>
      <w:r w:rsidRPr="00C31E68">
        <w:rPr>
          <w:lang w:val="es-EC"/>
        </w:rPr>
        <w:t>Elaborar documentación</w:t>
      </w:r>
      <w:bookmarkEnd w:id="63"/>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4" w:name="_Toc527403372"/>
      <w:bookmarkStart w:id="65" w:name="_Toc530638422"/>
      <w:r>
        <w:lastRenderedPageBreak/>
        <w:t>Discusión</w:t>
      </w:r>
      <w:bookmarkEnd w:id="64"/>
      <w:bookmarkEnd w:id="65"/>
    </w:p>
    <w:p w14:paraId="798C64A7" w14:textId="77777777" w:rsidR="00F353CE" w:rsidRDefault="00F353CE" w:rsidP="00F134EE">
      <w:pPr>
        <w:pStyle w:val="CuerpoTesis"/>
      </w:pPr>
      <w:r>
        <w:t>Texto</w:t>
      </w:r>
    </w:p>
    <w:p w14:paraId="19FE61B1" w14:textId="77777777" w:rsidR="00BF6BA0" w:rsidRDefault="00BF6BA0" w:rsidP="00F134EE">
      <w:pPr>
        <w:pStyle w:val="E2Tesis"/>
      </w:pPr>
      <w:bookmarkStart w:id="66" w:name="_Toc527403373"/>
      <w:bookmarkStart w:id="67" w:name="_Toc530638423"/>
      <w:r>
        <w:t>Desarrollo de la propuesta alternativa</w:t>
      </w:r>
      <w:bookmarkEnd w:id="66"/>
      <w:bookmarkEnd w:id="67"/>
    </w:p>
    <w:p w14:paraId="4EF68310" w14:textId="77777777" w:rsidR="008C149A" w:rsidRPr="008C149A" w:rsidRDefault="008C149A" w:rsidP="00F134EE">
      <w:pPr>
        <w:pStyle w:val="CuerpoTesis"/>
      </w:pPr>
      <w:r>
        <w:t>Texto</w:t>
      </w:r>
    </w:p>
    <w:p w14:paraId="620EECC1" w14:textId="77777777" w:rsidR="00BF6BA0" w:rsidRDefault="00BF6BA0" w:rsidP="00F134EE">
      <w:pPr>
        <w:pStyle w:val="E2Tesis"/>
      </w:pPr>
      <w:bookmarkStart w:id="68" w:name="_Toc527403374"/>
      <w:bookmarkStart w:id="69" w:name="_Toc530638424"/>
      <w:r>
        <w:t>Valoración Técnica económica ambiental</w:t>
      </w:r>
      <w:bookmarkEnd w:id="68"/>
      <w:bookmarkEnd w:id="69"/>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64BF50AD" w14:textId="77777777" w:rsidR="008C149A" w:rsidRDefault="00F83759" w:rsidP="003052B7">
      <w:pPr>
        <w:pStyle w:val="E1Tesis"/>
        <w:numPr>
          <w:ilvl w:val="0"/>
          <w:numId w:val="1"/>
        </w:numPr>
      </w:pPr>
      <w:bookmarkStart w:id="70" w:name="_Toc527403375"/>
      <w:bookmarkStart w:id="71" w:name="_Toc530638425"/>
      <w:r>
        <w:lastRenderedPageBreak/>
        <w:t>Conclusiones</w:t>
      </w:r>
      <w:bookmarkEnd w:id="70"/>
      <w:bookmarkEnd w:id="71"/>
    </w:p>
    <w:p w14:paraId="1A86EBE5" w14:textId="4B47AEE7" w:rsidR="00F83759" w:rsidRDefault="00F83759" w:rsidP="00F134EE">
      <w:pPr>
        <w:pStyle w:val="CuerpoTesis"/>
      </w:pPr>
      <w:r>
        <w:t>Texto</w:t>
      </w:r>
    </w:p>
    <w:p w14:paraId="45146B03" w14:textId="77777777" w:rsidR="00F83759" w:rsidRDefault="00F83759" w:rsidP="00F134EE">
      <w:pPr>
        <w:pStyle w:val="CuerpoTesis"/>
      </w:pPr>
      <w:r>
        <w:br w:type="page"/>
      </w:r>
    </w:p>
    <w:p w14:paraId="3B5A1C1F" w14:textId="77777777" w:rsidR="00F83759" w:rsidRDefault="00F83759" w:rsidP="003052B7">
      <w:pPr>
        <w:pStyle w:val="E1Tesis"/>
        <w:numPr>
          <w:ilvl w:val="0"/>
          <w:numId w:val="1"/>
        </w:numPr>
      </w:pPr>
      <w:bookmarkStart w:id="72" w:name="_Toc527403376"/>
      <w:bookmarkStart w:id="73" w:name="_Toc530638426"/>
      <w:r>
        <w:lastRenderedPageBreak/>
        <w:t>Recomendaciones</w:t>
      </w:r>
      <w:bookmarkEnd w:id="72"/>
      <w:bookmarkEnd w:id="73"/>
    </w:p>
    <w:p w14:paraId="0AF5966D" w14:textId="77777777" w:rsidR="000B7DCA" w:rsidRDefault="00F83759" w:rsidP="00F134EE">
      <w:pPr>
        <w:pStyle w:val="CuerpoTesis"/>
      </w:pPr>
      <w:r>
        <w:t>Texto</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74" w:name="_Toc527403377"/>
      <w:bookmarkStart w:id="75" w:name="_Toc530638427"/>
      <w:r>
        <w:lastRenderedPageBreak/>
        <w:t>Bibliografía</w:t>
      </w:r>
      <w:bookmarkEnd w:id="74"/>
      <w:bookmarkEnd w:id="75"/>
    </w:p>
    <w:p w14:paraId="2ACD6B25" w14:textId="77777777" w:rsidR="003447B7" w:rsidRDefault="003447B7" w:rsidP="00F63A85">
      <w:pPr>
        <w:pStyle w:val="CuerpoTesis"/>
      </w:pPr>
    </w:p>
    <w:bookmarkStart w:id="76" w:name="_Toc527403378"/>
    <w:p w14:paraId="7454EA87" w14:textId="288824C9" w:rsidR="00364A1D" w:rsidRPr="007E2FB6" w:rsidRDefault="00C831C8" w:rsidP="00364A1D">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3579C1">
        <w:rPr>
          <w:lang w:val="en-US"/>
        </w:rPr>
        <w:instrText xml:space="preserve">ADDIN Mendeley Bibliography CSL_BIBLIOGRAPHY </w:instrText>
      </w:r>
      <w:r>
        <w:fldChar w:fldCharType="separate"/>
      </w:r>
      <w:r w:rsidR="00364A1D" w:rsidRPr="007E2FB6">
        <w:rPr>
          <w:rFonts w:ascii="Calibri" w:hAnsi="Calibri" w:cs="Calibri"/>
          <w:noProof/>
          <w:szCs w:val="24"/>
          <w:lang w:val="en-US"/>
        </w:rPr>
        <w:t>[1]</w:t>
      </w:r>
      <w:r w:rsidR="00364A1D" w:rsidRPr="007E2FB6">
        <w:rPr>
          <w:rFonts w:ascii="Calibri" w:hAnsi="Calibri" w:cs="Calibri"/>
          <w:noProof/>
          <w:szCs w:val="24"/>
          <w:lang w:val="en-US"/>
        </w:rPr>
        <w:tab/>
        <w:t>K. Barbara, “Guidelines for performing Systematic Literature Reviews in Software Engineering,” 2007.</w:t>
      </w:r>
    </w:p>
    <w:p w14:paraId="78B627E3" w14:textId="77777777" w:rsidR="00364A1D" w:rsidRPr="007E2FB6" w:rsidRDefault="00364A1D" w:rsidP="00364A1D">
      <w:pPr>
        <w:widowControl w:val="0"/>
        <w:autoSpaceDE w:val="0"/>
        <w:autoSpaceDN w:val="0"/>
        <w:adjustRightInd w:val="0"/>
        <w:spacing w:line="240" w:lineRule="auto"/>
        <w:ind w:left="640" w:hanging="640"/>
        <w:rPr>
          <w:rFonts w:ascii="Calibri" w:hAnsi="Calibri" w:cs="Calibri"/>
          <w:noProof/>
          <w:szCs w:val="24"/>
          <w:lang w:val="en-US"/>
        </w:rPr>
      </w:pPr>
      <w:r w:rsidRPr="007E2FB6">
        <w:rPr>
          <w:rFonts w:ascii="Calibri" w:hAnsi="Calibri" w:cs="Calibri"/>
          <w:noProof/>
          <w:szCs w:val="24"/>
          <w:lang w:val="en-US"/>
        </w:rPr>
        <w:t>[2]</w:t>
      </w:r>
      <w:r w:rsidRPr="007E2FB6">
        <w:rPr>
          <w:rFonts w:ascii="Calibri" w:hAnsi="Calibri" w:cs="Calibri"/>
          <w:noProof/>
          <w:szCs w:val="24"/>
          <w:lang w:val="en-US"/>
        </w:rPr>
        <w:tab/>
        <w:t>B. Kitchenham, “Procedures for Performing Systematic Reviews,” 2004.</w:t>
      </w:r>
    </w:p>
    <w:p w14:paraId="7F253090"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3]</w:t>
      </w:r>
      <w:r w:rsidRPr="00364A1D">
        <w:rPr>
          <w:rFonts w:ascii="Calibri" w:hAnsi="Calibri" w:cs="Calibri"/>
          <w:noProof/>
          <w:szCs w:val="24"/>
        </w:rPr>
        <w:tab/>
        <w:t xml:space="preserve">J. D. Velásquez Henao and J. D. V. Henao, “Una Guía Corta para Escribir Revisiones Sistemáticas de Literatura. Parte 4,” </w:t>
      </w:r>
      <w:r w:rsidRPr="00364A1D">
        <w:rPr>
          <w:rFonts w:ascii="Calibri" w:hAnsi="Calibri" w:cs="Calibri"/>
          <w:i/>
          <w:iCs/>
          <w:noProof/>
          <w:szCs w:val="24"/>
        </w:rPr>
        <w:t>DYNA</w:t>
      </w:r>
      <w:r w:rsidRPr="00364A1D">
        <w:rPr>
          <w:rFonts w:ascii="Calibri" w:hAnsi="Calibri" w:cs="Calibri"/>
          <w:noProof/>
          <w:szCs w:val="24"/>
        </w:rPr>
        <w:t>, vol. 82, no. 190, pp. 9–12, May 2015.</w:t>
      </w:r>
    </w:p>
    <w:p w14:paraId="50C50351"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4]</w:t>
      </w:r>
      <w:r w:rsidRPr="00364A1D">
        <w:rPr>
          <w:rFonts w:ascii="Calibri" w:hAnsi="Calibri" w:cs="Calibri"/>
          <w:noProof/>
          <w:szCs w:val="24"/>
        </w:rPr>
        <w:tab/>
        <w:t xml:space="preserve">J. D. Velásquez, “Una Guía Corta para Escribir Revisiones Sistemáticas de Literatura Parte 3,” </w:t>
      </w:r>
      <w:r w:rsidRPr="00364A1D">
        <w:rPr>
          <w:rFonts w:ascii="Calibri" w:hAnsi="Calibri" w:cs="Calibri"/>
          <w:i/>
          <w:iCs/>
          <w:noProof/>
          <w:szCs w:val="24"/>
        </w:rPr>
        <w:t>DYNA</w:t>
      </w:r>
      <w:r w:rsidRPr="00364A1D">
        <w:rPr>
          <w:rFonts w:ascii="Calibri" w:hAnsi="Calibri" w:cs="Calibri"/>
          <w:noProof/>
          <w:szCs w:val="24"/>
        </w:rPr>
        <w:t>, vol. 82, no. 189, pp. 9–12, Feb. 2015.</w:t>
      </w:r>
    </w:p>
    <w:p w14:paraId="311D0FC5"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5]</w:t>
      </w:r>
      <w:r w:rsidRPr="00364A1D">
        <w:rPr>
          <w:rFonts w:ascii="Calibri" w:hAnsi="Calibri" w:cs="Calibri"/>
          <w:noProof/>
          <w:szCs w:val="24"/>
        </w:rPr>
        <w:tab/>
        <w:t xml:space="preserve">“Una Guía Corta para Escribir Revisiones Sistemáticas de Literatura Parte 1,” </w:t>
      </w:r>
      <w:r w:rsidRPr="00364A1D">
        <w:rPr>
          <w:rFonts w:ascii="Calibri" w:hAnsi="Calibri" w:cs="Calibri"/>
          <w:i/>
          <w:iCs/>
          <w:noProof/>
          <w:szCs w:val="24"/>
        </w:rPr>
        <w:t>DYNA</w:t>
      </w:r>
      <w:r w:rsidRPr="00364A1D">
        <w:rPr>
          <w:rFonts w:ascii="Calibri" w:hAnsi="Calibri" w:cs="Calibri"/>
          <w:noProof/>
          <w:szCs w:val="24"/>
        </w:rPr>
        <w:t>, vol. 81, no. 187, pp. 9–10, 2014.</w:t>
      </w:r>
    </w:p>
    <w:p w14:paraId="42F2CE22"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6]</w:t>
      </w:r>
      <w:r w:rsidRPr="00364A1D">
        <w:rPr>
          <w:rFonts w:ascii="Calibri" w:hAnsi="Calibri" w:cs="Calibri"/>
          <w:noProof/>
          <w:szCs w:val="24"/>
        </w:rPr>
        <w:tab/>
        <w:t xml:space="preserve">I. Sommerville, </w:t>
      </w:r>
      <w:r w:rsidRPr="00364A1D">
        <w:rPr>
          <w:rFonts w:ascii="Calibri" w:hAnsi="Calibri" w:cs="Calibri"/>
          <w:i/>
          <w:iCs/>
          <w:noProof/>
          <w:szCs w:val="24"/>
        </w:rPr>
        <w:t>Software Engineering</w:t>
      </w:r>
      <w:r w:rsidRPr="00364A1D">
        <w:rPr>
          <w:rFonts w:ascii="Calibri" w:hAnsi="Calibri" w:cs="Calibri"/>
          <w:noProof/>
          <w:szCs w:val="24"/>
        </w:rPr>
        <w:t>. 2011.</w:t>
      </w:r>
    </w:p>
    <w:p w14:paraId="77DAD8D2"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7]</w:t>
      </w:r>
      <w:r w:rsidRPr="00364A1D">
        <w:rPr>
          <w:rFonts w:ascii="Calibri" w:hAnsi="Calibri" w:cs="Calibri"/>
          <w:noProof/>
          <w:szCs w:val="24"/>
        </w:rPr>
        <w:tab/>
        <w:t xml:space="preserve">K. BECK, </w:t>
      </w:r>
      <w:r w:rsidRPr="00364A1D">
        <w:rPr>
          <w:rFonts w:ascii="Calibri" w:hAnsi="Calibri" w:cs="Calibri"/>
          <w:i/>
          <w:iCs/>
          <w:noProof/>
          <w:szCs w:val="24"/>
        </w:rPr>
        <w:t>Una explicación de la programación extrema:Aceptar el cambio.</w:t>
      </w:r>
      <w:r w:rsidRPr="00364A1D">
        <w:rPr>
          <w:rFonts w:ascii="Calibri" w:hAnsi="Calibri" w:cs="Calibri"/>
          <w:noProof/>
          <w:szCs w:val="24"/>
        </w:rPr>
        <w:t xml:space="preserve"> MADRID, 2002.</w:t>
      </w:r>
    </w:p>
    <w:p w14:paraId="21BCF4C4"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8]</w:t>
      </w:r>
      <w:r w:rsidRPr="00364A1D">
        <w:rPr>
          <w:rFonts w:ascii="Calibri" w:hAnsi="Calibri" w:cs="Calibri"/>
          <w:noProof/>
          <w:szCs w:val="24"/>
        </w:rPr>
        <w:tab/>
        <w:t>Bustamante Dayana and Rodríguez Jean, “Metodología Actual-Metodología XP,” 2014.</w:t>
      </w:r>
    </w:p>
    <w:p w14:paraId="6906BC12"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9]</w:t>
      </w:r>
      <w:r w:rsidRPr="00364A1D">
        <w:rPr>
          <w:rFonts w:ascii="Calibri" w:hAnsi="Calibri" w:cs="Calibri"/>
          <w:noProof/>
          <w:szCs w:val="24"/>
        </w:rPr>
        <w:tab/>
        <w:t>L. Florez, M. Felipe, G. Tobon, U. Tecnologica, D. E. Pereira, and F. De Ingenierias, “FORMULACION DE CRITERIOS PARA LA SELECCION DE METODOLOGIAS DE DESARROLLO DE SOFTWARE.”</w:t>
      </w:r>
    </w:p>
    <w:p w14:paraId="4269F992"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10]</w:t>
      </w:r>
      <w:r w:rsidRPr="00364A1D">
        <w:rPr>
          <w:rFonts w:ascii="Calibri" w:hAnsi="Calibri" w:cs="Calibri"/>
          <w:noProof/>
          <w:szCs w:val="24"/>
        </w:rPr>
        <w:tab/>
        <w:t>L. G. Definitiva, “La Guía de Scrum.”</w:t>
      </w:r>
    </w:p>
    <w:p w14:paraId="7698399E"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11]</w:t>
      </w:r>
      <w:r w:rsidRPr="00364A1D">
        <w:rPr>
          <w:rFonts w:ascii="Calibri" w:hAnsi="Calibri" w:cs="Calibri"/>
          <w:noProof/>
          <w:szCs w:val="24"/>
        </w:rPr>
        <w:tab/>
        <w:t>Manuel Trigas Gallego, “Metodología Scrum.”</w:t>
      </w:r>
    </w:p>
    <w:p w14:paraId="48E74B99"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7E2FB6">
        <w:rPr>
          <w:rFonts w:ascii="Calibri" w:hAnsi="Calibri" w:cs="Calibri"/>
          <w:noProof/>
          <w:szCs w:val="24"/>
          <w:lang w:val="en-US"/>
        </w:rPr>
        <w:t>[12]</w:t>
      </w:r>
      <w:r w:rsidRPr="007E2FB6">
        <w:rPr>
          <w:rFonts w:ascii="Calibri" w:hAnsi="Calibri" w:cs="Calibri"/>
          <w:noProof/>
          <w:szCs w:val="24"/>
          <w:lang w:val="en-US"/>
        </w:rPr>
        <w:tab/>
        <w:t xml:space="preserve">A. Cockburn, </w:t>
      </w:r>
      <w:r w:rsidRPr="007E2FB6">
        <w:rPr>
          <w:rFonts w:ascii="Calibri" w:hAnsi="Calibri" w:cs="Calibri"/>
          <w:i/>
          <w:iCs/>
          <w:noProof/>
          <w:szCs w:val="24"/>
          <w:lang w:val="en-US"/>
        </w:rPr>
        <w:t>Agile software development</w:t>
      </w:r>
      <w:r w:rsidRPr="007E2FB6">
        <w:rPr>
          <w:rFonts w:ascii="Calibri" w:hAnsi="Calibri" w:cs="Calibri"/>
          <w:noProof/>
          <w:szCs w:val="24"/>
          <w:lang w:val="en-US"/>
        </w:rPr>
        <w:t xml:space="preserve">. </w:t>
      </w:r>
      <w:r w:rsidRPr="00364A1D">
        <w:rPr>
          <w:rFonts w:ascii="Calibri" w:hAnsi="Calibri" w:cs="Calibri"/>
          <w:noProof/>
          <w:szCs w:val="24"/>
        </w:rPr>
        <w:t>2002.</w:t>
      </w:r>
    </w:p>
    <w:p w14:paraId="6C4C0751"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13]</w:t>
      </w:r>
      <w:r w:rsidRPr="00364A1D">
        <w:rPr>
          <w:rFonts w:ascii="Calibri" w:hAnsi="Calibri" w:cs="Calibri"/>
          <w:noProof/>
          <w:szCs w:val="24"/>
        </w:rPr>
        <w:tab/>
        <w:t>A. O. Duarte and M. Rojas, “Las Metodologías de Desarrollo Ágil como una Oportunidad para la Ingeniería del Software Educativo,” 2008.</w:t>
      </w:r>
    </w:p>
    <w:p w14:paraId="3BC1AD5B"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14]</w:t>
      </w:r>
      <w:r w:rsidRPr="00364A1D">
        <w:rPr>
          <w:rFonts w:ascii="Calibri" w:hAnsi="Calibri" w:cs="Calibri"/>
          <w:noProof/>
          <w:szCs w:val="24"/>
        </w:rPr>
        <w:tab/>
        <w:t>Oya Maria Rosa and Torrealba Javier, “MÉTODO DE DESARROLLO DE SISTEMAS DINÁMICOS (DSDM),” Venezule, 2016.</w:t>
      </w:r>
    </w:p>
    <w:p w14:paraId="10244A83" w14:textId="77777777" w:rsidR="00364A1D" w:rsidRPr="007E2FB6" w:rsidRDefault="00364A1D" w:rsidP="00364A1D">
      <w:pPr>
        <w:widowControl w:val="0"/>
        <w:autoSpaceDE w:val="0"/>
        <w:autoSpaceDN w:val="0"/>
        <w:adjustRightInd w:val="0"/>
        <w:spacing w:line="240" w:lineRule="auto"/>
        <w:ind w:left="640" w:hanging="640"/>
        <w:rPr>
          <w:rFonts w:ascii="Calibri" w:hAnsi="Calibri" w:cs="Calibri"/>
          <w:noProof/>
          <w:szCs w:val="24"/>
          <w:lang w:val="en-US"/>
        </w:rPr>
      </w:pPr>
      <w:r w:rsidRPr="007E2FB6">
        <w:rPr>
          <w:rFonts w:ascii="Calibri" w:hAnsi="Calibri" w:cs="Calibri"/>
          <w:noProof/>
          <w:szCs w:val="24"/>
          <w:lang w:val="en-US"/>
        </w:rPr>
        <w:t>[15]</w:t>
      </w:r>
      <w:r w:rsidRPr="007E2FB6">
        <w:rPr>
          <w:rFonts w:ascii="Calibri" w:hAnsi="Calibri" w:cs="Calibri"/>
          <w:noProof/>
          <w:szCs w:val="24"/>
          <w:lang w:val="en-US"/>
        </w:rPr>
        <w:tab/>
        <w:t>A. Iacovelli and C. Souveyet, “Framework for Agile Methods Classification,” 2008.</w:t>
      </w:r>
    </w:p>
    <w:p w14:paraId="5B4B3DE2"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7E2FB6">
        <w:rPr>
          <w:rFonts w:ascii="Calibri" w:hAnsi="Calibri" w:cs="Calibri"/>
          <w:noProof/>
          <w:szCs w:val="24"/>
          <w:lang w:val="en-US"/>
        </w:rPr>
        <w:t>[16]</w:t>
      </w:r>
      <w:r w:rsidRPr="007E2FB6">
        <w:rPr>
          <w:rFonts w:ascii="Calibri" w:hAnsi="Calibri" w:cs="Calibri"/>
          <w:noProof/>
          <w:szCs w:val="24"/>
          <w:lang w:val="en-US"/>
        </w:rPr>
        <w:tab/>
        <w:t xml:space="preserve">G. Ahmad, Soomro Tariq, and Nawas Mohammad, “Agile Methodologies : Comparative Study and Future Direction,” no. </w:t>
      </w:r>
      <w:r w:rsidRPr="00364A1D">
        <w:rPr>
          <w:rFonts w:ascii="Calibri" w:hAnsi="Calibri" w:cs="Calibri"/>
          <w:noProof/>
          <w:szCs w:val="24"/>
        </w:rPr>
        <w:t>July, 2014.</w:t>
      </w:r>
    </w:p>
    <w:p w14:paraId="7091ED14"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17]</w:t>
      </w:r>
      <w:r w:rsidRPr="00364A1D">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2940FA46" w14:textId="77777777" w:rsidR="00364A1D" w:rsidRPr="007E2FB6" w:rsidRDefault="00364A1D" w:rsidP="00364A1D">
      <w:pPr>
        <w:widowControl w:val="0"/>
        <w:autoSpaceDE w:val="0"/>
        <w:autoSpaceDN w:val="0"/>
        <w:adjustRightInd w:val="0"/>
        <w:spacing w:line="240" w:lineRule="auto"/>
        <w:ind w:left="640" w:hanging="640"/>
        <w:rPr>
          <w:rFonts w:ascii="Calibri" w:hAnsi="Calibri" w:cs="Calibri"/>
          <w:noProof/>
          <w:szCs w:val="24"/>
          <w:lang w:val="en-US"/>
        </w:rPr>
      </w:pPr>
      <w:r w:rsidRPr="00364A1D">
        <w:rPr>
          <w:rFonts w:ascii="Calibri" w:hAnsi="Calibri" w:cs="Calibri"/>
          <w:noProof/>
          <w:szCs w:val="24"/>
        </w:rPr>
        <w:t>[18]</w:t>
      </w:r>
      <w:r w:rsidRPr="00364A1D">
        <w:rPr>
          <w:rFonts w:ascii="Calibri" w:hAnsi="Calibri" w:cs="Calibri"/>
          <w:noProof/>
          <w:szCs w:val="24"/>
        </w:rPr>
        <w:tab/>
        <w:t xml:space="preserve">F. Valtion teknillinen tutkimuskeskus., J. Acosta, J. Ariza, and M. Salas, </w:t>
      </w:r>
      <w:r w:rsidRPr="00364A1D">
        <w:rPr>
          <w:rFonts w:ascii="Calibri" w:hAnsi="Calibri" w:cs="Calibri"/>
          <w:i/>
          <w:iCs/>
          <w:noProof/>
          <w:szCs w:val="24"/>
        </w:rPr>
        <w:t>Estudio y análisis de los framework en php basados en el modelo vista controlador para el desarrollo de software orientado a la web</w:t>
      </w:r>
      <w:r w:rsidRPr="00364A1D">
        <w:rPr>
          <w:rFonts w:ascii="Calibri" w:hAnsi="Calibri" w:cs="Calibri"/>
          <w:noProof/>
          <w:szCs w:val="24"/>
        </w:rPr>
        <w:t xml:space="preserve">, vol. 4, no. 2. </w:t>
      </w:r>
      <w:r w:rsidRPr="007E2FB6">
        <w:rPr>
          <w:rFonts w:ascii="Calibri" w:hAnsi="Calibri" w:cs="Calibri"/>
          <w:noProof/>
          <w:szCs w:val="24"/>
          <w:lang w:val="en-US"/>
        </w:rPr>
        <w:t>VTT, 2013.</w:t>
      </w:r>
    </w:p>
    <w:p w14:paraId="3CCE1962"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7E2FB6">
        <w:rPr>
          <w:rFonts w:ascii="Calibri" w:hAnsi="Calibri" w:cs="Calibri"/>
          <w:noProof/>
          <w:szCs w:val="24"/>
          <w:lang w:val="en-US"/>
        </w:rPr>
        <w:lastRenderedPageBreak/>
        <w:t>[19]</w:t>
      </w:r>
      <w:r w:rsidRPr="007E2FB6">
        <w:rPr>
          <w:rFonts w:ascii="Calibri" w:hAnsi="Calibri" w:cs="Calibri"/>
          <w:noProof/>
          <w:szCs w:val="24"/>
          <w:lang w:val="en-US"/>
        </w:rPr>
        <w:tab/>
        <w:t xml:space="preserve">X. Li, S. Karnan, and J. A. Chishti, “An empirical study of three PHP frameworks,” </w:t>
      </w:r>
      <w:r w:rsidRPr="007E2FB6">
        <w:rPr>
          <w:rFonts w:ascii="Calibri" w:hAnsi="Calibri" w:cs="Calibri"/>
          <w:i/>
          <w:iCs/>
          <w:noProof/>
          <w:szCs w:val="24"/>
          <w:lang w:val="en-US"/>
        </w:rPr>
        <w:t xml:space="preserve">2017 4th Int. </w:t>
      </w:r>
      <w:r w:rsidRPr="00364A1D">
        <w:rPr>
          <w:rFonts w:ascii="Calibri" w:hAnsi="Calibri" w:cs="Calibri"/>
          <w:i/>
          <w:iCs/>
          <w:noProof/>
          <w:szCs w:val="24"/>
        </w:rPr>
        <w:t>Conf. Syst. Informatics, ICSAI 2017</w:t>
      </w:r>
      <w:r w:rsidRPr="00364A1D">
        <w:rPr>
          <w:rFonts w:ascii="Calibri" w:hAnsi="Calibri" w:cs="Calibri"/>
          <w:noProof/>
          <w:szCs w:val="24"/>
        </w:rPr>
        <w:t>, vol. 2018–Janua, no. Icsai, pp. 1636–1640, 2018.</w:t>
      </w:r>
    </w:p>
    <w:p w14:paraId="49B0A928" w14:textId="77777777" w:rsidR="00364A1D" w:rsidRPr="007E2FB6" w:rsidRDefault="00364A1D" w:rsidP="00364A1D">
      <w:pPr>
        <w:widowControl w:val="0"/>
        <w:autoSpaceDE w:val="0"/>
        <w:autoSpaceDN w:val="0"/>
        <w:adjustRightInd w:val="0"/>
        <w:spacing w:line="240" w:lineRule="auto"/>
        <w:ind w:left="640" w:hanging="640"/>
        <w:rPr>
          <w:rFonts w:ascii="Calibri" w:hAnsi="Calibri" w:cs="Calibri"/>
          <w:noProof/>
          <w:szCs w:val="24"/>
          <w:lang w:val="en-US"/>
        </w:rPr>
      </w:pPr>
      <w:r w:rsidRPr="00364A1D">
        <w:rPr>
          <w:rFonts w:ascii="Calibri" w:hAnsi="Calibri" w:cs="Calibri"/>
          <w:noProof/>
          <w:szCs w:val="24"/>
        </w:rPr>
        <w:t>[20]</w:t>
      </w:r>
      <w:r w:rsidRPr="00364A1D">
        <w:rPr>
          <w:rFonts w:ascii="Calibri" w:hAnsi="Calibri" w:cs="Calibri"/>
          <w:noProof/>
          <w:szCs w:val="24"/>
        </w:rPr>
        <w:tab/>
        <w:t xml:space="preserve">S. De Gestión, D. C. De Méritos, R. Valarezo, and T. Guarda, “Comparativo de los Frameworks Laravel y Codeigniter Frameworks,” </w:t>
      </w:r>
      <w:r w:rsidRPr="00364A1D">
        <w:rPr>
          <w:rFonts w:ascii="Calibri" w:hAnsi="Calibri" w:cs="Calibri"/>
          <w:i/>
          <w:iCs/>
          <w:noProof/>
          <w:szCs w:val="24"/>
        </w:rPr>
        <w:t xml:space="preserve">2018 13th Iber. </w:t>
      </w:r>
      <w:r w:rsidRPr="007E2FB6">
        <w:rPr>
          <w:rFonts w:ascii="Calibri" w:hAnsi="Calibri" w:cs="Calibri"/>
          <w:i/>
          <w:iCs/>
          <w:noProof/>
          <w:szCs w:val="24"/>
          <w:lang w:val="en-US"/>
        </w:rPr>
        <w:t>Conf. Inf. Syst. Technol.</w:t>
      </w:r>
      <w:r w:rsidRPr="007E2FB6">
        <w:rPr>
          <w:rFonts w:ascii="Calibri" w:hAnsi="Calibri" w:cs="Calibri"/>
          <w:noProof/>
          <w:szCs w:val="24"/>
          <w:lang w:val="en-US"/>
        </w:rPr>
        <w:t>, pp. 1–6.</w:t>
      </w:r>
    </w:p>
    <w:p w14:paraId="1956343B"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7E2FB6">
        <w:rPr>
          <w:rFonts w:ascii="Calibri" w:hAnsi="Calibri" w:cs="Calibri"/>
          <w:noProof/>
          <w:szCs w:val="24"/>
          <w:lang w:val="en-US"/>
        </w:rPr>
        <w:t>[21]</w:t>
      </w:r>
      <w:r w:rsidRPr="007E2FB6">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7E2FB6">
        <w:rPr>
          <w:rFonts w:ascii="Calibri" w:hAnsi="Calibri" w:cs="Calibri"/>
          <w:i/>
          <w:iCs/>
          <w:noProof/>
          <w:szCs w:val="24"/>
          <w:lang w:val="en-US"/>
        </w:rPr>
        <w:t xml:space="preserve">Int. Res. J. Eng. </w:t>
      </w:r>
      <w:r w:rsidRPr="00364A1D">
        <w:rPr>
          <w:rFonts w:ascii="Calibri" w:hAnsi="Calibri" w:cs="Calibri"/>
          <w:i/>
          <w:iCs/>
          <w:noProof/>
          <w:szCs w:val="24"/>
        </w:rPr>
        <w:t>Technol.</w:t>
      </w:r>
    </w:p>
    <w:p w14:paraId="1B1E86F7"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22]</w:t>
      </w:r>
      <w:r w:rsidRPr="00364A1D">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7D2C68CD"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23]</w:t>
      </w:r>
      <w:r w:rsidRPr="00364A1D">
        <w:rPr>
          <w:rFonts w:ascii="Calibri" w:hAnsi="Calibri" w:cs="Calibri"/>
          <w:noProof/>
          <w:szCs w:val="24"/>
        </w:rPr>
        <w:tab/>
        <w:t>K. V. Suaza, “Definición de equivalencias entre historias de usuario y especificaciones en UN-LENCEP para el desarrollo ágil de software,” 2013.</w:t>
      </w:r>
    </w:p>
    <w:p w14:paraId="2BBD6DB8"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24]</w:t>
      </w:r>
      <w:r w:rsidRPr="00364A1D">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1D26FF64"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25]</w:t>
      </w:r>
      <w:r w:rsidRPr="00364A1D">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7C20671B"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26]</w:t>
      </w:r>
      <w:r w:rsidRPr="00364A1D">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02207777" w14:textId="77777777" w:rsidR="00364A1D" w:rsidRPr="007E2FB6" w:rsidRDefault="00364A1D" w:rsidP="00364A1D">
      <w:pPr>
        <w:widowControl w:val="0"/>
        <w:autoSpaceDE w:val="0"/>
        <w:autoSpaceDN w:val="0"/>
        <w:adjustRightInd w:val="0"/>
        <w:spacing w:line="240" w:lineRule="auto"/>
        <w:ind w:left="640" w:hanging="640"/>
        <w:rPr>
          <w:rFonts w:ascii="Calibri" w:hAnsi="Calibri" w:cs="Calibri"/>
          <w:noProof/>
          <w:szCs w:val="24"/>
          <w:lang w:val="en-US"/>
        </w:rPr>
      </w:pPr>
      <w:r w:rsidRPr="007E2FB6">
        <w:rPr>
          <w:rFonts w:ascii="Calibri" w:hAnsi="Calibri" w:cs="Calibri"/>
          <w:noProof/>
          <w:szCs w:val="24"/>
          <w:lang w:val="en-US"/>
        </w:rPr>
        <w:t>[27]</w:t>
      </w:r>
      <w:r w:rsidRPr="007E2FB6">
        <w:rPr>
          <w:rFonts w:ascii="Calibri" w:hAnsi="Calibri" w:cs="Calibri"/>
          <w:noProof/>
          <w:szCs w:val="24"/>
          <w:lang w:val="en-US"/>
        </w:rPr>
        <w:tab/>
        <w:t xml:space="preserve">C.-Y. Lin </w:t>
      </w:r>
      <w:r w:rsidRPr="007E2FB6">
        <w:rPr>
          <w:rFonts w:ascii="Calibri" w:hAnsi="Calibri" w:cs="Calibri"/>
          <w:i/>
          <w:iCs/>
          <w:noProof/>
          <w:szCs w:val="24"/>
          <w:lang w:val="en-US"/>
        </w:rPr>
        <w:t>et al.</w:t>
      </w:r>
      <w:r w:rsidRPr="007E2FB6">
        <w:rPr>
          <w:rFonts w:ascii="Calibri" w:hAnsi="Calibri" w:cs="Calibri"/>
          <w:noProof/>
          <w:szCs w:val="24"/>
          <w:lang w:val="en-US"/>
        </w:rPr>
        <w:t>, “Improvements in dental care using a new mobile app with cloud services,” 2014.</w:t>
      </w:r>
    </w:p>
    <w:p w14:paraId="3293BF10" w14:textId="77777777" w:rsidR="00364A1D" w:rsidRPr="007E2FB6" w:rsidRDefault="00364A1D" w:rsidP="00364A1D">
      <w:pPr>
        <w:widowControl w:val="0"/>
        <w:autoSpaceDE w:val="0"/>
        <w:autoSpaceDN w:val="0"/>
        <w:adjustRightInd w:val="0"/>
        <w:spacing w:line="240" w:lineRule="auto"/>
        <w:ind w:left="640" w:hanging="640"/>
        <w:rPr>
          <w:rFonts w:ascii="Calibri" w:hAnsi="Calibri" w:cs="Calibri"/>
          <w:noProof/>
          <w:szCs w:val="24"/>
          <w:lang w:val="en-US"/>
        </w:rPr>
      </w:pPr>
      <w:r w:rsidRPr="007E2FB6">
        <w:rPr>
          <w:rFonts w:ascii="Calibri" w:hAnsi="Calibri" w:cs="Calibri"/>
          <w:noProof/>
          <w:szCs w:val="24"/>
          <w:lang w:val="en-US"/>
        </w:rPr>
        <w:t>[28]</w:t>
      </w:r>
      <w:r w:rsidRPr="007E2FB6">
        <w:rPr>
          <w:rFonts w:ascii="Calibri" w:hAnsi="Calibri" w:cs="Calibri"/>
          <w:noProof/>
          <w:szCs w:val="24"/>
          <w:lang w:val="en-US"/>
        </w:rPr>
        <w:tab/>
        <w:t xml:space="preserve">D. Milagros </w:t>
      </w:r>
      <w:r w:rsidRPr="007E2FB6">
        <w:rPr>
          <w:rFonts w:ascii="Calibri" w:hAnsi="Calibri" w:cs="Calibri"/>
          <w:i/>
          <w:iCs/>
          <w:noProof/>
          <w:szCs w:val="24"/>
          <w:lang w:val="en-US"/>
        </w:rPr>
        <w:t>et al.</w:t>
      </w:r>
      <w:r w:rsidRPr="007E2FB6">
        <w:rPr>
          <w:rFonts w:ascii="Calibri" w:hAnsi="Calibri" w:cs="Calibri"/>
          <w:noProof/>
          <w:szCs w:val="24"/>
          <w:lang w:val="en-US"/>
        </w:rPr>
        <w:t>, “Diseño del software de gestión Medical Records Orthodont-Soft The design of a piece of software: Orthodont-Soft Medical Records,” 2016.</w:t>
      </w:r>
    </w:p>
    <w:p w14:paraId="69159072"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29]</w:t>
      </w:r>
      <w:r w:rsidRPr="00364A1D">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7B5348C4"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30]</w:t>
      </w:r>
      <w:r w:rsidRPr="00364A1D">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451B81DC"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31]</w:t>
      </w:r>
      <w:r w:rsidRPr="00364A1D">
        <w:rPr>
          <w:rFonts w:ascii="Calibri" w:hAnsi="Calibri" w:cs="Calibri"/>
          <w:noProof/>
          <w:szCs w:val="24"/>
        </w:rPr>
        <w:tab/>
        <w:t>Chillagano Lucio Alex Eduardo, “Aplicación Web Para La Gestión Académica y Administrativa De La Unidad De Atención Odontológica Uniandes,” Ambato, 2018.</w:t>
      </w:r>
    </w:p>
    <w:p w14:paraId="4B51BC19"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szCs w:val="24"/>
        </w:rPr>
      </w:pPr>
      <w:r w:rsidRPr="00364A1D">
        <w:rPr>
          <w:rFonts w:ascii="Calibri" w:hAnsi="Calibri" w:cs="Calibri"/>
          <w:noProof/>
          <w:szCs w:val="24"/>
        </w:rPr>
        <w:t>[32]</w:t>
      </w:r>
      <w:r w:rsidRPr="00364A1D">
        <w:rPr>
          <w:rFonts w:ascii="Calibri" w:hAnsi="Calibri" w:cs="Calibri"/>
          <w:noProof/>
          <w:szCs w:val="24"/>
        </w:rPr>
        <w:tab/>
        <w:t>Ponluiza Horta Jesús Mesías, “‘Diseño E Implementación De Un Sistema Web De Gestión Odontológico Para La Empresa Eléctrica Riobamba S.A.,’” Riobamba-Ecuador, 2016.</w:t>
      </w:r>
    </w:p>
    <w:p w14:paraId="19A9E97F" w14:textId="77777777" w:rsidR="00364A1D" w:rsidRPr="00364A1D" w:rsidRDefault="00364A1D" w:rsidP="00364A1D">
      <w:pPr>
        <w:widowControl w:val="0"/>
        <w:autoSpaceDE w:val="0"/>
        <w:autoSpaceDN w:val="0"/>
        <w:adjustRightInd w:val="0"/>
        <w:spacing w:line="240" w:lineRule="auto"/>
        <w:ind w:left="640" w:hanging="640"/>
        <w:rPr>
          <w:rFonts w:ascii="Calibri" w:hAnsi="Calibri" w:cs="Calibri"/>
          <w:noProof/>
        </w:rPr>
      </w:pPr>
      <w:r w:rsidRPr="00364A1D">
        <w:rPr>
          <w:rFonts w:ascii="Calibri" w:hAnsi="Calibri" w:cs="Calibri"/>
          <w:noProof/>
          <w:szCs w:val="24"/>
        </w:rPr>
        <w:lastRenderedPageBreak/>
        <w:t>[33]</w:t>
      </w:r>
      <w:r w:rsidRPr="00364A1D">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18AEFD20" w14:textId="7A2439AA" w:rsidR="005C1021" w:rsidRDefault="00C831C8" w:rsidP="00F63A85">
      <w:pPr>
        <w:jc w:val="both"/>
        <w:rPr>
          <w:rFonts w:ascii="Arial Black" w:hAnsi="Arial Black"/>
          <w:b/>
          <w:sz w:val="32"/>
        </w:rPr>
      </w:pPr>
      <w:r>
        <w:fldChar w:fldCharType="end"/>
      </w:r>
    </w:p>
    <w:p w14:paraId="09923276" w14:textId="537786A9" w:rsidR="000B7DCA" w:rsidRDefault="003447B7" w:rsidP="003052B7">
      <w:pPr>
        <w:pStyle w:val="E1Tesis"/>
        <w:numPr>
          <w:ilvl w:val="0"/>
          <w:numId w:val="1"/>
        </w:numPr>
      </w:pPr>
      <w:bookmarkStart w:id="77" w:name="_Toc530638428"/>
      <w:r>
        <w:t>Anexos</w:t>
      </w:r>
      <w:bookmarkEnd w:id="76"/>
      <w:bookmarkEnd w:id="77"/>
    </w:p>
    <w:p w14:paraId="352B373E" w14:textId="74495E41" w:rsidR="0053653C" w:rsidRDefault="0053653C" w:rsidP="009079D4">
      <w:pPr>
        <w:pStyle w:val="E2Tesis"/>
      </w:pPr>
      <w:bookmarkStart w:id="78" w:name="_Toc529736738"/>
      <w:bookmarkStart w:id="79" w:name="_Toc530638429"/>
      <w:r>
        <w:t>Anexo 1</w:t>
      </w:r>
      <w:bookmarkEnd w:id="78"/>
      <w:r w:rsidR="00F5334D">
        <w:t>: Revisión Sistemática de Literatura</w:t>
      </w:r>
      <w:bookmarkEnd w:id="79"/>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0" w:name="_Toc521961214"/>
      <w:bookmarkStart w:id="81" w:name="_Toc529736739"/>
      <w:r w:rsidRPr="00E06CED">
        <w:rPr>
          <w:b/>
          <w:sz w:val="28"/>
        </w:rPr>
        <w:t>Revisión sistemática de literatura</w:t>
      </w:r>
      <w:r w:rsidRPr="00E06CED">
        <w:rPr>
          <w:rStyle w:val="SubtleEmphasis"/>
          <w:b/>
          <w:i w:val="0"/>
          <w:iCs w:val="0"/>
          <w:color w:val="auto"/>
          <w:sz w:val="28"/>
        </w:rPr>
        <w:t>.</w:t>
      </w:r>
      <w:bookmarkEnd w:id="80"/>
      <w:bookmarkEnd w:id="81"/>
    </w:p>
    <w:p w14:paraId="090A9CDB" w14:textId="1E38224C"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F5334D">
        <w:fldChar w:fldCharType="separate"/>
      </w:r>
      <w:r w:rsidR="00C52FB4" w:rsidRPr="00C52FB4">
        <w:rPr>
          <w:noProof/>
        </w:rPr>
        <w:t>[1]</w:t>
      </w:r>
      <w:r w:rsidRPr="00F5334D">
        <w:fldChar w:fldCharType="end"/>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fldChar w:fldCharType="begin" w:fldLock="1"/>
      </w:r>
      <w:r w:rsidR="00EA2282">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4]","plainTextFormattedCitation":"[4]","previouslyFormattedCitation":"[4]"},"properties":{"noteIndex":0},"schema":"https://github.com/citation-style-language/schema/raw/master/csl-citation.json"}</w:instrText>
      </w:r>
      <w:r w:rsidRPr="00F5334D">
        <w:fldChar w:fldCharType="separate"/>
      </w:r>
      <w:r w:rsidR="00EA2282" w:rsidRPr="00EA2282">
        <w:rPr>
          <w:noProof/>
        </w:rPr>
        <w:t>[4]</w:t>
      </w:r>
      <w:r w:rsidRPr="00F5334D">
        <w:fldChar w:fldCharType="end"/>
      </w:r>
      <w:r w:rsidRPr="00F5334D">
        <w:fldChar w:fldCharType="begin" w:fldLock="1"/>
      </w:r>
      <w:r w:rsidR="00EA2282">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5]","plainTextFormattedCitation":"[5]","previouslyFormattedCitation":"[5]"},"properties":{"noteIndex":0},"schema":"https://github.com/citation-style-language/schema/raw/master/csl-citation.json"}</w:instrText>
      </w:r>
      <w:r w:rsidRPr="00F5334D">
        <w:fldChar w:fldCharType="separate"/>
      </w:r>
      <w:r w:rsidR="00EA2282" w:rsidRPr="00EA2282">
        <w:rPr>
          <w:noProof/>
        </w:rPr>
        <w:t>[5]</w:t>
      </w:r>
      <w:r w:rsidRPr="00F5334D">
        <w:fldChar w:fldCharType="end"/>
      </w:r>
      <w:r w:rsidRPr="00F5334D">
        <w:t>.</w:t>
      </w:r>
    </w:p>
    <w:p w14:paraId="7730250B" w14:textId="7DFCE99F"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2" w:name="_Toc521961215"/>
      <w:bookmarkStart w:id="83" w:name="_Toc529736740"/>
      <w:r w:rsidRPr="00E06CED">
        <w:rPr>
          <w:b/>
          <w:sz w:val="28"/>
        </w:rPr>
        <w:t>Proceso de SLR</w:t>
      </w:r>
      <w:bookmarkEnd w:id="82"/>
      <w:bookmarkEnd w:id="83"/>
    </w:p>
    <w:p w14:paraId="55938395" w14:textId="123F3499"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BE158D">
        <w:fldChar w:fldCharType="separate"/>
      </w:r>
      <w:r w:rsidR="00C52FB4" w:rsidRPr="00C52FB4">
        <w:rPr>
          <w:noProof/>
        </w:rPr>
        <w:t>[1]</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84" w:name="_Toc521961216"/>
      <w:bookmarkStart w:id="85" w:name="_Toc529736741"/>
      <w:r w:rsidRPr="00E06CED">
        <w:rPr>
          <w:b/>
          <w:sz w:val="28"/>
        </w:rPr>
        <w:t>Objetivo de la SLR</w:t>
      </w:r>
      <w:bookmarkEnd w:id="84"/>
      <w:bookmarkEnd w:id="85"/>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86" w:name="_Toc521961217"/>
      <w:bookmarkStart w:id="87" w:name="_Toc529736742"/>
      <w:r w:rsidRPr="00E06CED">
        <w:rPr>
          <w:b/>
          <w:sz w:val="28"/>
        </w:rPr>
        <w:t>Pregunta de la SLR</w:t>
      </w:r>
      <w:bookmarkEnd w:id="86"/>
      <w:bookmarkEnd w:id="87"/>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88" w:name="_Toc521961218"/>
      <w:r>
        <w:rPr>
          <w:rFonts w:eastAsia="Calibri" w:cs="Times New Roman"/>
        </w:rPr>
        <w:lastRenderedPageBreak/>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89"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88"/>
      <w:bookmarkEnd w:id="89"/>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0" w:name="_Toc521961219"/>
      <w:bookmarkStart w:id="91" w:name="_Toc529736744"/>
      <w:r w:rsidRPr="00591D27">
        <w:rPr>
          <w:b/>
          <w:sz w:val="28"/>
        </w:rPr>
        <w:t>Fuentes bibliográficas seleccionadas.</w:t>
      </w:r>
      <w:bookmarkEnd w:id="90"/>
      <w:bookmarkEnd w:id="91"/>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2"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3"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2" w:name="_Toc521961220"/>
      <w:bookmarkStart w:id="93" w:name="_Toc529736745"/>
      <w:r w:rsidRPr="00E06CED">
        <w:rPr>
          <w:b/>
          <w:sz w:val="28"/>
        </w:rPr>
        <w:t>Cadenas de búsqueda</w:t>
      </w:r>
      <w:bookmarkEnd w:id="92"/>
      <w:bookmarkEnd w:id="93"/>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61362595" w:rsidR="00E7451D" w:rsidRDefault="00E7451D" w:rsidP="00E7451D">
      <w:pPr>
        <w:pStyle w:val="Caption"/>
      </w:pPr>
      <w:bookmarkStart w:id="94" w:name="_Ref530638527"/>
      <w:bookmarkStart w:id="95" w:name="_Toc530638441"/>
      <w:r>
        <w:lastRenderedPageBreak/>
        <w:t xml:space="preserve">TABLA </w:t>
      </w:r>
      <w:r w:rsidR="007E2FB6">
        <w:rPr>
          <w:noProof/>
        </w:rPr>
        <w:fldChar w:fldCharType="begin"/>
      </w:r>
      <w:r w:rsidR="007E2FB6">
        <w:rPr>
          <w:noProof/>
        </w:rPr>
        <w:instrText xml:space="preserve"> SEQ TABLA \* ROMAN </w:instrText>
      </w:r>
      <w:r w:rsidR="007E2FB6">
        <w:rPr>
          <w:noProof/>
        </w:rPr>
        <w:fldChar w:fldCharType="separate"/>
      </w:r>
      <w:r w:rsidR="00E45F0B">
        <w:rPr>
          <w:noProof/>
        </w:rPr>
        <w:t>V</w:t>
      </w:r>
      <w:r w:rsidR="007E2FB6">
        <w:rPr>
          <w:noProof/>
        </w:rPr>
        <w:fldChar w:fldCharType="end"/>
      </w:r>
      <w:bookmarkEnd w:id="94"/>
      <w:r>
        <w:t>.</w:t>
      </w:r>
      <w:r>
        <w:br/>
      </w:r>
      <w:r w:rsidRPr="009E4BD7">
        <w:t>CADENAS DE BÚSQUEDA</w:t>
      </w:r>
      <w:bookmarkEnd w:id="95"/>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7E2FB6"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7E2FB6"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7E2FB6"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96" w:name="_Toc521961221"/>
    </w:p>
    <w:p w14:paraId="14EB2EC1" w14:textId="77777777" w:rsidR="0053653C" w:rsidRPr="007B5434" w:rsidRDefault="0053653C" w:rsidP="007B5434">
      <w:pPr>
        <w:pStyle w:val="CuerpoTesis"/>
        <w:rPr>
          <w:b/>
          <w:sz w:val="28"/>
        </w:rPr>
      </w:pPr>
      <w:bookmarkStart w:id="97" w:name="_Toc529736746"/>
      <w:r w:rsidRPr="007B5434">
        <w:rPr>
          <w:b/>
          <w:sz w:val="28"/>
        </w:rPr>
        <w:t>Criterios de Inclusión</w:t>
      </w:r>
      <w:bookmarkEnd w:id="96"/>
      <w:bookmarkEnd w:id="97"/>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lastRenderedPageBreak/>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98" w:name="_Toc521961222"/>
      <w:bookmarkStart w:id="99" w:name="_Toc529736747"/>
      <w:r w:rsidRPr="007B5434">
        <w:rPr>
          <w:b/>
          <w:sz w:val="28"/>
        </w:rPr>
        <w:t>Criterios de Exclusión</w:t>
      </w:r>
      <w:bookmarkEnd w:id="98"/>
      <w:bookmarkEnd w:id="99"/>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0" w:name="_Toc521961223"/>
      <w:bookmarkStart w:id="101" w:name="_Toc529736748"/>
      <w:r w:rsidRPr="007B5434">
        <w:rPr>
          <w:b/>
          <w:sz w:val="28"/>
        </w:rPr>
        <w:t>Ejecución de la SLR</w:t>
      </w:r>
      <w:bookmarkEnd w:id="100"/>
      <w:bookmarkEnd w:id="101"/>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2" w:name="_Toc521961224"/>
      <w:bookmarkStart w:id="103"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2"/>
      <w:bookmarkEnd w:id="103"/>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Pr="007B5434" w:rsidRDefault="0053653C" w:rsidP="007B5434">
      <w:pPr>
        <w:pStyle w:val="CuerpoTesis"/>
        <w:rPr>
          <w:b/>
          <w:sz w:val="28"/>
        </w:rPr>
      </w:pPr>
      <w:bookmarkStart w:id="104" w:name="_Toc521961225"/>
      <w:bookmarkStart w:id="105" w:name="_Toc529736750"/>
      <w:r w:rsidRPr="007B5434">
        <w:rPr>
          <w:b/>
          <w:sz w:val="28"/>
        </w:rPr>
        <w:t>Estudios en base a los criterios de inclusión y exclusión</w:t>
      </w:r>
      <w:bookmarkEnd w:id="104"/>
      <w:bookmarkEnd w:id="105"/>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6C21A15B" w:rsidR="00E7451D" w:rsidRDefault="00E7451D" w:rsidP="00E7451D">
      <w:pPr>
        <w:pStyle w:val="Caption"/>
      </w:pPr>
      <w:bookmarkStart w:id="106" w:name="_Ref530638543"/>
      <w:bookmarkStart w:id="107" w:name="_Toc530638442"/>
      <w:r>
        <w:t xml:space="preserve">TABLA </w:t>
      </w:r>
      <w:r w:rsidR="007E2FB6">
        <w:rPr>
          <w:noProof/>
        </w:rPr>
        <w:fldChar w:fldCharType="begin"/>
      </w:r>
      <w:r w:rsidR="007E2FB6">
        <w:rPr>
          <w:noProof/>
        </w:rPr>
        <w:instrText xml:space="preserve"> SEQ TABLA \* ROMAN </w:instrText>
      </w:r>
      <w:r w:rsidR="007E2FB6">
        <w:rPr>
          <w:noProof/>
        </w:rPr>
        <w:fldChar w:fldCharType="separate"/>
      </w:r>
      <w:r w:rsidR="00E45F0B">
        <w:rPr>
          <w:noProof/>
        </w:rPr>
        <w:t>VI</w:t>
      </w:r>
      <w:r w:rsidR="007E2FB6">
        <w:rPr>
          <w:noProof/>
        </w:rPr>
        <w:fldChar w:fldCharType="end"/>
      </w:r>
      <w:bookmarkEnd w:id="106"/>
      <w:r>
        <w:t>.</w:t>
      </w:r>
      <w:r>
        <w:br/>
      </w:r>
      <w:r w:rsidRPr="000D1CB2">
        <w:t>DETALLE DE LOS ARTÍCULOS ANALIZADOS</w:t>
      </w:r>
      <w:bookmarkEnd w:id="107"/>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lastRenderedPageBreak/>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2F72B705" w:rsidR="00E7451D" w:rsidRDefault="00E7451D" w:rsidP="00E7451D">
      <w:pPr>
        <w:pStyle w:val="Caption"/>
      </w:pPr>
      <w:bookmarkStart w:id="108" w:name="_Ref530638495"/>
      <w:bookmarkStart w:id="109" w:name="_Toc530638443"/>
      <w:r>
        <w:t xml:space="preserve">TABLA </w:t>
      </w:r>
      <w:r w:rsidR="007E2FB6">
        <w:rPr>
          <w:noProof/>
        </w:rPr>
        <w:fldChar w:fldCharType="begin"/>
      </w:r>
      <w:r w:rsidR="007E2FB6">
        <w:rPr>
          <w:noProof/>
        </w:rPr>
        <w:instrText xml:space="preserve"> SEQ TABLA \* ROMAN </w:instrText>
      </w:r>
      <w:r w:rsidR="007E2FB6">
        <w:rPr>
          <w:noProof/>
        </w:rPr>
        <w:fldChar w:fldCharType="separate"/>
      </w:r>
      <w:r w:rsidR="00E45F0B">
        <w:rPr>
          <w:noProof/>
        </w:rPr>
        <w:t>VII</w:t>
      </w:r>
      <w:r w:rsidR="007E2FB6">
        <w:rPr>
          <w:noProof/>
        </w:rPr>
        <w:fldChar w:fldCharType="end"/>
      </w:r>
      <w:bookmarkEnd w:id="108"/>
      <w:r>
        <w:t>.</w:t>
      </w:r>
      <w:r>
        <w:br/>
      </w:r>
      <w:r w:rsidRPr="00A62BC7">
        <w:t>ESTUDIOS SELECCIONADOS</w:t>
      </w:r>
      <w:bookmarkEnd w:id="109"/>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55730E5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364A1D">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4]","plainTextFormattedCitation":"[24]","previouslyFormattedCitation":"[24]"},"properties":{"noteIndex":0},"schema":"https://github.com/citation-style-language/schema/raw/master/csl-citation.json"}</w:instrText>
            </w:r>
            <w:r w:rsidRPr="00A25A01">
              <w:fldChar w:fldCharType="separate"/>
            </w:r>
            <w:r w:rsidR="001C73EA" w:rsidRPr="001C73EA">
              <w:rPr>
                <w:noProof/>
              </w:rPr>
              <w:t>[24]</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1F62C4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364A1D">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5]","plainTextFormattedCitation":"[25]","previouslyFormattedCitation":"[25]"},"properties":{"noteIndex":0},"schema":"https://github.com/citation-style-language/schema/raw/master/csl-citation.json"}</w:instrText>
            </w:r>
            <w:r w:rsidRPr="00A25A01">
              <w:rPr>
                <w:shd w:val="clear" w:color="auto" w:fill="FFFFFF"/>
              </w:rPr>
              <w:fldChar w:fldCharType="separate"/>
            </w:r>
            <w:r w:rsidR="001C73EA" w:rsidRPr="001C73EA">
              <w:rPr>
                <w:noProof/>
                <w:shd w:val="clear" w:color="auto" w:fill="FFFFFF"/>
              </w:rPr>
              <w:t>[25]</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28390076"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364A1D">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26]","plainTextFormattedCitation":"[26]","previouslyFormattedCitation":"[26]"},"properties":{"noteIndex":0},"schema":"https://github.com/citation-style-language/schema/raw/master/csl-citation.json"}</w:instrText>
            </w:r>
            <w:r w:rsidRPr="00A25A01">
              <w:fldChar w:fldCharType="separate"/>
            </w:r>
            <w:r w:rsidR="001C73EA" w:rsidRPr="001C73EA">
              <w:rPr>
                <w:noProof/>
              </w:rPr>
              <w:t>[26]</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32B36A8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364A1D">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27]","plainTextFormattedCitation":"[27]","previouslyFormattedCitation":"[27]"},"properties":{"noteIndex":0},"schema":"https://github.com/citation-style-language/schema/raw/master/csl-citation.json"}</w:instrText>
            </w:r>
            <w:r w:rsidRPr="00A25A01">
              <w:rPr>
                <w:lang w:val="en-US"/>
              </w:rPr>
              <w:fldChar w:fldCharType="separate"/>
            </w:r>
            <w:r w:rsidR="001C73EA" w:rsidRPr="001C73EA">
              <w:rPr>
                <w:noProof/>
                <w:lang w:val="en-US"/>
              </w:rPr>
              <w:t>[27]</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184E96F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364A1D">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Pr="00A25A01">
              <w:rPr>
                <w:lang w:val="en-US"/>
              </w:rPr>
              <w:fldChar w:fldCharType="separate"/>
            </w:r>
            <w:r w:rsidR="001C73EA" w:rsidRPr="001C73EA">
              <w:rPr>
                <w:noProof/>
                <w:lang w:val="en-US"/>
              </w:rPr>
              <w:t>[28]</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lastRenderedPageBreak/>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4465E524"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364A1D">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29]","plainTextFormattedCitation":"[29]","previouslyFormattedCitation":"[29]"},"properties":{"noteIndex":0},"schema":"https://github.com/citation-style-language/schema/raw/master/csl-citation.json"}</w:instrText>
            </w:r>
            <w:r w:rsidRPr="00A25A01">
              <w:fldChar w:fldCharType="separate"/>
            </w:r>
            <w:r w:rsidR="001C73EA" w:rsidRPr="001C73EA">
              <w:rPr>
                <w:noProof/>
              </w:rPr>
              <w:t>[29]</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7C2D8B9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364A1D">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0]","plainTextFormattedCitation":"[30]","previouslyFormattedCitation":"[30]"},"properties":{"noteIndex":0},"schema":"https://github.com/citation-style-language/schema/raw/master/csl-citation.json"}</w:instrText>
            </w:r>
            <w:r w:rsidRPr="00A25A01">
              <w:fldChar w:fldCharType="separate"/>
            </w:r>
            <w:r w:rsidR="001C73EA" w:rsidRPr="001C73EA">
              <w:rPr>
                <w:noProof/>
              </w:rPr>
              <w:t>[30]</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7220C121"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364A1D">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31]","plainTextFormattedCitation":"[31]","previouslyFormattedCitation":"[31]"},"properties":{"noteIndex":0},"schema":"https://github.com/citation-style-language/schema/raw/master/csl-citation.json"}</w:instrText>
            </w:r>
            <w:r w:rsidRPr="00A25A01">
              <w:rPr>
                <w:lang w:val="en-US"/>
              </w:rPr>
              <w:fldChar w:fldCharType="separate"/>
            </w:r>
            <w:r w:rsidR="001C73EA" w:rsidRPr="001C73EA">
              <w:rPr>
                <w:noProof/>
                <w:lang w:val="en-US"/>
              </w:rPr>
              <w:t>[31]</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0DC599F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364A1D">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2]","plainTextFormattedCitation":"[32]","previouslyFormattedCitation":"[32]"},"properties":{"noteIndex":0},"schema":"https://github.com/citation-style-language/schema/raw/master/csl-citation.json"}</w:instrText>
            </w:r>
            <w:r w:rsidRPr="00A25A01">
              <w:fldChar w:fldCharType="separate"/>
            </w:r>
            <w:r w:rsidR="001C73EA" w:rsidRPr="001C73EA">
              <w:rPr>
                <w:noProof/>
              </w:rPr>
              <w:t>[32]</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lastRenderedPageBreak/>
              <w:t>ES10</w:t>
            </w:r>
          </w:p>
        </w:tc>
        <w:tc>
          <w:tcPr>
            <w:tcW w:w="0" w:type="auto"/>
            <w:vAlign w:val="center"/>
          </w:tcPr>
          <w:p w14:paraId="3C3615A4" w14:textId="287CE4D9"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364A1D">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3]","plainTextFormattedCitation":"[33]","previouslyFormattedCitation":"[33]"},"properties":{"noteIndex":0},"schema":"https://github.com/citation-style-language/schema/raw/master/csl-citation.json"}</w:instrText>
            </w:r>
            <w:r w:rsidRPr="00A25A01">
              <w:fldChar w:fldCharType="separate"/>
            </w:r>
            <w:r w:rsidR="001C73EA" w:rsidRPr="001C73EA">
              <w:rPr>
                <w:noProof/>
              </w:rPr>
              <w:t>[33]</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0" w:name="_Toc521961226"/>
      <w:bookmarkStart w:id="111" w:name="_Toc529736751"/>
      <w:r w:rsidRPr="007B5434">
        <w:rPr>
          <w:b/>
          <w:sz w:val="28"/>
        </w:rPr>
        <w:lastRenderedPageBreak/>
        <w:t>Hallazgo de los estudios seleccionados</w:t>
      </w:r>
      <w:bookmarkEnd w:id="110"/>
      <w:bookmarkEnd w:id="111"/>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2" w:name="_Toc529736752"/>
      <w:r w:rsidRPr="007B5434">
        <w:rPr>
          <w:b/>
          <w:sz w:val="28"/>
          <w:lang w:val="en-US"/>
        </w:rPr>
        <w:t>CONCLUSIONES</w:t>
      </w:r>
      <w:bookmarkEnd w:id="112"/>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77777777" w:rsidR="0053653C" w:rsidRPr="00C76CE3" w:rsidRDefault="0053653C" w:rsidP="00D755A7">
      <w:pPr>
        <w:pStyle w:val="CuerpoTesis"/>
        <w:numPr>
          <w:ilvl w:val="0"/>
          <w:numId w:val="6"/>
        </w:numPr>
        <w:ind w:left="360"/>
        <w:rPr>
          <w:rFonts w:eastAsia="Times New Roman"/>
          <w:b/>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369175" w14:textId="77777777" w:rsidR="0091675A" w:rsidRDefault="0091675A" w:rsidP="002919A1">
      <w:pPr>
        <w:spacing w:after="0" w:line="240" w:lineRule="auto"/>
      </w:pPr>
      <w:r>
        <w:separator/>
      </w:r>
    </w:p>
  </w:endnote>
  <w:endnote w:type="continuationSeparator" w:id="0">
    <w:p w14:paraId="023EBB0E" w14:textId="77777777" w:rsidR="0091675A" w:rsidRDefault="0091675A"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EndPr/>
    <w:sdtContent>
      <w:p w14:paraId="6EF9F0D2" w14:textId="77777777" w:rsidR="0091675A" w:rsidRDefault="0091675A">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91675A" w:rsidRDefault="009167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0180832"/>
      <w:docPartObj>
        <w:docPartGallery w:val="Page Numbers (Bottom of Page)"/>
        <w:docPartUnique/>
      </w:docPartObj>
    </w:sdtPr>
    <w:sdtEndPr/>
    <w:sdtContent>
      <w:p w14:paraId="3CC34311" w14:textId="77777777" w:rsidR="0091675A" w:rsidRDefault="0091675A">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91675A" w:rsidRDefault="009167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D4E7D" w14:textId="77777777" w:rsidR="0091675A" w:rsidRDefault="0091675A" w:rsidP="002919A1">
      <w:pPr>
        <w:spacing w:after="0" w:line="240" w:lineRule="auto"/>
      </w:pPr>
      <w:r>
        <w:separator/>
      </w:r>
    </w:p>
  </w:footnote>
  <w:footnote w:type="continuationSeparator" w:id="0">
    <w:p w14:paraId="7F4D1DE7" w14:textId="77777777" w:rsidR="0091675A" w:rsidRDefault="0091675A" w:rsidP="002919A1">
      <w:pPr>
        <w:spacing w:after="0" w:line="240" w:lineRule="auto"/>
      </w:pPr>
      <w:r>
        <w:continuationSeparator/>
      </w:r>
    </w:p>
  </w:footnote>
  <w:footnote w:id="1">
    <w:p w14:paraId="612AFE14" w14:textId="77777777" w:rsidR="0091675A" w:rsidRDefault="0091675A"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91675A" w:rsidRPr="001B32D6" w:rsidRDefault="0091675A"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91675A" w:rsidRPr="00455206" w:rsidRDefault="0091675A">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91675A" w:rsidRDefault="0091675A">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91675A" w:rsidRDefault="0091675A">
      <w:pPr>
        <w:pStyle w:val="FootnoteText"/>
      </w:pPr>
      <w:r>
        <w:rPr>
          <w:rStyle w:val="FootnoteReference"/>
        </w:rPr>
        <w:footnoteRef/>
      </w:r>
      <w:r>
        <w:t xml:space="preserve"> Características de </w:t>
      </w:r>
      <w:proofErr w:type="gramStart"/>
      <w:r>
        <w:t>CodeIgniter:</w:t>
      </w:r>
      <w:r w:rsidRPr="00DA6E6A">
        <w:t>https://www.coriaweb.hosting/codeigniter-cuales-algunas-ventajas/</w:t>
      </w:r>
      <w:proofErr w:type="gramEnd"/>
    </w:p>
  </w:footnote>
  <w:footnote w:id="6">
    <w:p w14:paraId="53950551" w14:textId="77777777" w:rsidR="0091675A" w:rsidRDefault="0091675A"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91675A" w:rsidRPr="00455206" w:rsidRDefault="0091675A"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91675A" w:rsidRPr="00DA4AE8" w:rsidRDefault="0091675A"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1"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8"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2"/>
  </w:num>
  <w:num w:numId="3">
    <w:abstractNumId w:val="11"/>
  </w:num>
  <w:num w:numId="4">
    <w:abstractNumId w:val="0"/>
  </w:num>
  <w:num w:numId="5">
    <w:abstractNumId w:val="29"/>
  </w:num>
  <w:num w:numId="6">
    <w:abstractNumId w:val="9"/>
  </w:num>
  <w:num w:numId="7">
    <w:abstractNumId w:val="24"/>
  </w:num>
  <w:num w:numId="8">
    <w:abstractNumId w:val="25"/>
  </w:num>
  <w:num w:numId="9">
    <w:abstractNumId w:val="5"/>
  </w:num>
  <w:num w:numId="10">
    <w:abstractNumId w:val="16"/>
  </w:num>
  <w:num w:numId="11">
    <w:abstractNumId w:val="27"/>
  </w:num>
  <w:num w:numId="12">
    <w:abstractNumId w:val="28"/>
  </w:num>
  <w:num w:numId="13">
    <w:abstractNumId w:val="13"/>
  </w:num>
  <w:num w:numId="14">
    <w:abstractNumId w:val="19"/>
  </w:num>
  <w:num w:numId="15">
    <w:abstractNumId w:val="22"/>
  </w:num>
  <w:num w:numId="16">
    <w:abstractNumId w:val="23"/>
  </w:num>
  <w:num w:numId="17">
    <w:abstractNumId w:val="10"/>
  </w:num>
  <w:num w:numId="18">
    <w:abstractNumId w:val="7"/>
  </w:num>
  <w:num w:numId="19">
    <w:abstractNumId w:val="14"/>
  </w:num>
  <w:num w:numId="20">
    <w:abstractNumId w:val="17"/>
  </w:num>
  <w:num w:numId="21">
    <w:abstractNumId w:val="4"/>
  </w:num>
  <w:num w:numId="22">
    <w:abstractNumId w:val="3"/>
  </w:num>
  <w:num w:numId="23">
    <w:abstractNumId w:val="18"/>
  </w:num>
  <w:num w:numId="24">
    <w:abstractNumId w:val="20"/>
  </w:num>
  <w:num w:numId="25">
    <w:abstractNumId w:val="1"/>
  </w:num>
  <w:num w:numId="26">
    <w:abstractNumId w:val="15"/>
  </w:num>
  <w:num w:numId="27">
    <w:abstractNumId w:val="6"/>
  </w:num>
  <w:num w:numId="28">
    <w:abstractNumId w:val="26"/>
  </w:num>
  <w:num w:numId="29">
    <w:abstractNumId w:val="8"/>
  </w:num>
  <w:num w:numId="30">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262A"/>
    <w:rsid w:val="000047C1"/>
    <w:rsid w:val="00006FAD"/>
    <w:rsid w:val="000076A7"/>
    <w:rsid w:val="00010A5E"/>
    <w:rsid w:val="000133C6"/>
    <w:rsid w:val="000134E6"/>
    <w:rsid w:val="0001452E"/>
    <w:rsid w:val="00016ECF"/>
    <w:rsid w:val="0001768D"/>
    <w:rsid w:val="00017AD8"/>
    <w:rsid w:val="0002256D"/>
    <w:rsid w:val="00023A53"/>
    <w:rsid w:val="00034ABC"/>
    <w:rsid w:val="00042506"/>
    <w:rsid w:val="00044769"/>
    <w:rsid w:val="00045631"/>
    <w:rsid w:val="00050687"/>
    <w:rsid w:val="00051226"/>
    <w:rsid w:val="0005155F"/>
    <w:rsid w:val="00052D21"/>
    <w:rsid w:val="0005470C"/>
    <w:rsid w:val="00054960"/>
    <w:rsid w:val="0005580F"/>
    <w:rsid w:val="000628EA"/>
    <w:rsid w:val="0006487B"/>
    <w:rsid w:val="000675A6"/>
    <w:rsid w:val="00080A8B"/>
    <w:rsid w:val="000863D4"/>
    <w:rsid w:val="00087B9E"/>
    <w:rsid w:val="00087E4F"/>
    <w:rsid w:val="00087F34"/>
    <w:rsid w:val="00092DCD"/>
    <w:rsid w:val="000952CC"/>
    <w:rsid w:val="000952FC"/>
    <w:rsid w:val="000A0E88"/>
    <w:rsid w:val="000A2302"/>
    <w:rsid w:val="000A23DE"/>
    <w:rsid w:val="000B16D1"/>
    <w:rsid w:val="000B31A8"/>
    <w:rsid w:val="000B485A"/>
    <w:rsid w:val="000B7DCA"/>
    <w:rsid w:val="000C2A0C"/>
    <w:rsid w:val="000C383A"/>
    <w:rsid w:val="000C62ED"/>
    <w:rsid w:val="000D0F93"/>
    <w:rsid w:val="000D20E9"/>
    <w:rsid w:val="000D238F"/>
    <w:rsid w:val="000D2889"/>
    <w:rsid w:val="000D6B62"/>
    <w:rsid w:val="000E4C67"/>
    <w:rsid w:val="000E4CB3"/>
    <w:rsid w:val="000E5A44"/>
    <w:rsid w:val="000E67EC"/>
    <w:rsid w:val="000F03AC"/>
    <w:rsid w:val="000F0F53"/>
    <w:rsid w:val="000F3D97"/>
    <w:rsid w:val="000F510B"/>
    <w:rsid w:val="0010372E"/>
    <w:rsid w:val="00112A49"/>
    <w:rsid w:val="00113CBE"/>
    <w:rsid w:val="00116B3A"/>
    <w:rsid w:val="00117473"/>
    <w:rsid w:val="00123931"/>
    <w:rsid w:val="00126398"/>
    <w:rsid w:val="00134C45"/>
    <w:rsid w:val="00134C50"/>
    <w:rsid w:val="00137578"/>
    <w:rsid w:val="00145544"/>
    <w:rsid w:val="00151BBD"/>
    <w:rsid w:val="001520C6"/>
    <w:rsid w:val="00155860"/>
    <w:rsid w:val="001648E3"/>
    <w:rsid w:val="001653E4"/>
    <w:rsid w:val="00165F91"/>
    <w:rsid w:val="00167C5A"/>
    <w:rsid w:val="00167E34"/>
    <w:rsid w:val="001718C4"/>
    <w:rsid w:val="0017512C"/>
    <w:rsid w:val="00175D15"/>
    <w:rsid w:val="0017707F"/>
    <w:rsid w:val="00177550"/>
    <w:rsid w:val="00185A0B"/>
    <w:rsid w:val="00186C6C"/>
    <w:rsid w:val="0019139F"/>
    <w:rsid w:val="0019494D"/>
    <w:rsid w:val="0019682F"/>
    <w:rsid w:val="001A28B0"/>
    <w:rsid w:val="001B3174"/>
    <w:rsid w:val="001B32D6"/>
    <w:rsid w:val="001B380D"/>
    <w:rsid w:val="001C73EA"/>
    <w:rsid w:val="001D78AD"/>
    <w:rsid w:val="001D78FB"/>
    <w:rsid w:val="001E389D"/>
    <w:rsid w:val="001E38BB"/>
    <w:rsid w:val="001E590D"/>
    <w:rsid w:val="001E5C2D"/>
    <w:rsid w:val="001E7721"/>
    <w:rsid w:val="001F2515"/>
    <w:rsid w:val="001F2683"/>
    <w:rsid w:val="00200BB7"/>
    <w:rsid w:val="00201C83"/>
    <w:rsid w:val="00205BCD"/>
    <w:rsid w:val="00210000"/>
    <w:rsid w:val="00211973"/>
    <w:rsid w:val="002135E8"/>
    <w:rsid w:val="00216BAD"/>
    <w:rsid w:val="00223742"/>
    <w:rsid w:val="002265BE"/>
    <w:rsid w:val="00227B4F"/>
    <w:rsid w:val="002319A5"/>
    <w:rsid w:val="002337BD"/>
    <w:rsid w:val="0023548F"/>
    <w:rsid w:val="00235F2A"/>
    <w:rsid w:val="00237777"/>
    <w:rsid w:val="00241119"/>
    <w:rsid w:val="00251224"/>
    <w:rsid w:val="00261BC5"/>
    <w:rsid w:val="002660A9"/>
    <w:rsid w:val="0027013E"/>
    <w:rsid w:val="00271497"/>
    <w:rsid w:val="00271D17"/>
    <w:rsid w:val="002744F0"/>
    <w:rsid w:val="00284E8B"/>
    <w:rsid w:val="002867F3"/>
    <w:rsid w:val="002919A1"/>
    <w:rsid w:val="00295CE4"/>
    <w:rsid w:val="002A29F5"/>
    <w:rsid w:val="002A4B4E"/>
    <w:rsid w:val="002B08F1"/>
    <w:rsid w:val="002B0A04"/>
    <w:rsid w:val="002B2196"/>
    <w:rsid w:val="002C2191"/>
    <w:rsid w:val="002C4D6F"/>
    <w:rsid w:val="002D07D7"/>
    <w:rsid w:val="002D3F66"/>
    <w:rsid w:val="002D570C"/>
    <w:rsid w:val="002E3ED2"/>
    <w:rsid w:val="002E51E0"/>
    <w:rsid w:val="002E52A1"/>
    <w:rsid w:val="002E6218"/>
    <w:rsid w:val="002E6409"/>
    <w:rsid w:val="002F5955"/>
    <w:rsid w:val="0030277C"/>
    <w:rsid w:val="00302F39"/>
    <w:rsid w:val="00302FB0"/>
    <w:rsid w:val="003036CD"/>
    <w:rsid w:val="003052B7"/>
    <w:rsid w:val="00307FE3"/>
    <w:rsid w:val="00321273"/>
    <w:rsid w:val="00321B5C"/>
    <w:rsid w:val="00331F95"/>
    <w:rsid w:val="00333812"/>
    <w:rsid w:val="00341D01"/>
    <w:rsid w:val="00341EB0"/>
    <w:rsid w:val="003447B7"/>
    <w:rsid w:val="003469D2"/>
    <w:rsid w:val="003544BB"/>
    <w:rsid w:val="00356E30"/>
    <w:rsid w:val="003579C1"/>
    <w:rsid w:val="00357D4B"/>
    <w:rsid w:val="00364A1D"/>
    <w:rsid w:val="00370859"/>
    <w:rsid w:val="00374825"/>
    <w:rsid w:val="00377877"/>
    <w:rsid w:val="00383EBA"/>
    <w:rsid w:val="00385750"/>
    <w:rsid w:val="00385C5A"/>
    <w:rsid w:val="00387756"/>
    <w:rsid w:val="00387ACA"/>
    <w:rsid w:val="00394722"/>
    <w:rsid w:val="003949BA"/>
    <w:rsid w:val="003A0A02"/>
    <w:rsid w:val="003B0FF8"/>
    <w:rsid w:val="003B7CBD"/>
    <w:rsid w:val="003C2EA3"/>
    <w:rsid w:val="003C5398"/>
    <w:rsid w:val="003C53F0"/>
    <w:rsid w:val="003D0BD1"/>
    <w:rsid w:val="003D1E99"/>
    <w:rsid w:val="003D5479"/>
    <w:rsid w:val="003D7518"/>
    <w:rsid w:val="003E040F"/>
    <w:rsid w:val="003E0475"/>
    <w:rsid w:val="003E0A25"/>
    <w:rsid w:val="003E33BA"/>
    <w:rsid w:val="003E33E0"/>
    <w:rsid w:val="003F4F17"/>
    <w:rsid w:val="003F75C1"/>
    <w:rsid w:val="00400B5F"/>
    <w:rsid w:val="0040153F"/>
    <w:rsid w:val="00402CBC"/>
    <w:rsid w:val="004044FA"/>
    <w:rsid w:val="004063BF"/>
    <w:rsid w:val="004112F9"/>
    <w:rsid w:val="00411943"/>
    <w:rsid w:val="00412F63"/>
    <w:rsid w:val="00412F65"/>
    <w:rsid w:val="00415E0C"/>
    <w:rsid w:val="0041644C"/>
    <w:rsid w:val="00426403"/>
    <w:rsid w:val="004267B6"/>
    <w:rsid w:val="00432348"/>
    <w:rsid w:val="004337BA"/>
    <w:rsid w:val="00433CAE"/>
    <w:rsid w:val="0043537D"/>
    <w:rsid w:val="00446BF3"/>
    <w:rsid w:val="00451F10"/>
    <w:rsid w:val="00454183"/>
    <w:rsid w:val="00455206"/>
    <w:rsid w:val="004623F5"/>
    <w:rsid w:val="00463799"/>
    <w:rsid w:val="004658F8"/>
    <w:rsid w:val="00470427"/>
    <w:rsid w:val="00486A3A"/>
    <w:rsid w:val="00490995"/>
    <w:rsid w:val="00492CA8"/>
    <w:rsid w:val="00493ED6"/>
    <w:rsid w:val="004954DA"/>
    <w:rsid w:val="004956C7"/>
    <w:rsid w:val="004963D8"/>
    <w:rsid w:val="004A0732"/>
    <w:rsid w:val="004A1522"/>
    <w:rsid w:val="004A3B3F"/>
    <w:rsid w:val="004A45F2"/>
    <w:rsid w:val="004B268C"/>
    <w:rsid w:val="004B2A9F"/>
    <w:rsid w:val="004B68C4"/>
    <w:rsid w:val="004C6E81"/>
    <w:rsid w:val="004D02CF"/>
    <w:rsid w:val="004D18C8"/>
    <w:rsid w:val="004D3A7C"/>
    <w:rsid w:val="004D5AD3"/>
    <w:rsid w:val="004D78E3"/>
    <w:rsid w:val="004E2E03"/>
    <w:rsid w:val="004E3893"/>
    <w:rsid w:val="004E5393"/>
    <w:rsid w:val="004E5FF6"/>
    <w:rsid w:val="004E706B"/>
    <w:rsid w:val="004F17DF"/>
    <w:rsid w:val="004F2373"/>
    <w:rsid w:val="004F25F1"/>
    <w:rsid w:val="004F6C98"/>
    <w:rsid w:val="004F7A7E"/>
    <w:rsid w:val="005008E7"/>
    <w:rsid w:val="005021CE"/>
    <w:rsid w:val="00504E5C"/>
    <w:rsid w:val="00512BC4"/>
    <w:rsid w:val="00516792"/>
    <w:rsid w:val="00522BEB"/>
    <w:rsid w:val="0052487F"/>
    <w:rsid w:val="0052506B"/>
    <w:rsid w:val="00525A9F"/>
    <w:rsid w:val="00525F53"/>
    <w:rsid w:val="005268AD"/>
    <w:rsid w:val="00531EB2"/>
    <w:rsid w:val="00534D16"/>
    <w:rsid w:val="0053653C"/>
    <w:rsid w:val="00536C66"/>
    <w:rsid w:val="00540767"/>
    <w:rsid w:val="00542B68"/>
    <w:rsid w:val="005430E8"/>
    <w:rsid w:val="00547B5E"/>
    <w:rsid w:val="005506BD"/>
    <w:rsid w:val="005545B9"/>
    <w:rsid w:val="005545F2"/>
    <w:rsid w:val="005552CD"/>
    <w:rsid w:val="005565AA"/>
    <w:rsid w:val="005635CC"/>
    <w:rsid w:val="00566B7B"/>
    <w:rsid w:val="00570CFB"/>
    <w:rsid w:val="005724E9"/>
    <w:rsid w:val="005741BD"/>
    <w:rsid w:val="005764BF"/>
    <w:rsid w:val="00581916"/>
    <w:rsid w:val="0058201E"/>
    <w:rsid w:val="00583152"/>
    <w:rsid w:val="00585F80"/>
    <w:rsid w:val="005879BC"/>
    <w:rsid w:val="00591D27"/>
    <w:rsid w:val="00597D12"/>
    <w:rsid w:val="005A0C93"/>
    <w:rsid w:val="005A3039"/>
    <w:rsid w:val="005A5A1F"/>
    <w:rsid w:val="005A7EF1"/>
    <w:rsid w:val="005C1021"/>
    <w:rsid w:val="005C3623"/>
    <w:rsid w:val="005C50AB"/>
    <w:rsid w:val="005C645F"/>
    <w:rsid w:val="005C6A37"/>
    <w:rsid w:val="005D1AA0"/>
    <w:rsid w:val="005D2EF5"/>
    <w:rsid w:val="005D356C"/>
    <w:rsid w:val="005D47CB"/>
    <w:rsid w:val="005E51E7"/>
    <w:rsid w:val="005E51FC"/>
    <w:rsid w:val="005F0E9C"/>
    <w:rsid w:val="005F2699"/>
    <w:rsid w:val="00600D2E"/>
    <w:rsid w:val="00605292"/>
    <w:rsid w:val="00606785"/>
    <w:rsid w:val="00607958"/>
    <w:rsid w:val="00611C07"/>
    <w:rsid w:val="00611FE7"/>
    <w:rsid w:val="0061531E"/>
    <w:rsid w:val="006163AF"/>
    <w:rsid w:val="00624498"/>
    <w:rsid w:val="00624F5D"/>
    <w:rsid w:val="00626879"/>
    <w:rsid w:val="00631BFF"/>
    <w:rsid w:val="00632A4E"/>
    <w:rsid w:val="0063612B"/>
    <w:rsid w:val="00637323"/>
    <w:rsid w:val="00637E10"/>
    <w:rsid w:val="00640B84"/>
    <w:rsid w:val="006449CE"/>
    <w:rsid w:val="00644B8F"/>
    <w:rsid w:val="0065553C"/>
    <w:rsid w:val="0065694E"/>
    <w:rsid w:val="00660F80"/>
    <w:rsid w:val="006639E0"/>
    <w:rsid w:val="00674AE7"/>
    <w:rsid w:val="00674FD4"/>
    <w:rsid w:val="006836BB"/>
    <w:rsid w:val="00686DC4"/>
    <w:rsid w:val="00691327"/>
    <w:rsid w:val="006916EE"/>
    <w:rsid w:val="00692E76"/>
    <w:rsid w:val="0069368D"/>
    <w:rsid w:val="00694A19"/>
    <w:rsid w:val="00695F32"/>
    <w:rsid w:val="006A2E75"/>
    <w:rsid w:val="006A35E5"/>
    <w:rsid w:val="006A36E2"/>
    <w:rsid w:val="006A6B7B"/>
    <w:rsid w:val="006B2105"/>
    <w:rsid w:val="006B263B"/>
    <w:rsid w:val="006B3610"/>
    <w:rsid w:val="006B3B76"/>
    <w:rsid w:val="006B3B9D"/>
    <w:rsid w:val="006B5B7C"/>
    <w:rsid w:val="006C0F05"/>
    <w:rsid w:val="006C2810"/>
    <w:rsid w:val="006C7AD5"/>
    <w:rsid w:val="006D01C7"/>
    <w:rsid w:val="006D3A4E"/>
    <w:rsid w:val="006D789C"/>
    <w:rsid w:val="006E184C"/>
    <w:rsid w:val="006E329F"/>
    <w:rsid w:val="006E4EDA"/>
    <w:rsid w:val="006F13F6"/>
    <w:rsid w:val="006F19DB"/>
    <w:rsid w:val="006F55BB"/>
    <w:rsid w:val="00706E95"/>
    <w:rsid w:val="0070791B"/>
    <w:rsid w:val="007124BD"/>
    <w:rsid w:val="00713440"/>
    <w:rsid w:val="00713677"/>
    <w:rsid w:val="007144A1"/>
    <w:rsid w:val="007144B4"/>
    <w:rsid w:val="0071738D"/>
    <w:rsid w:val="007177C3"/>
    <w:rsid w:val="007178FB"/>
    <w:rsid w:val="00721123"/>
    <w:rsid w:val="007243A6"/>
    <w:rsid w:val="00725127"/>
    <w:rsid w:val="00733C2E"/>
    <w:rsid w:val="007346A7"/>
    <w:rsid w:val="00734E2C"/>
    <w:rsid w:val="007363CF"/>
    <w:rsid w:val="00750218"/>
    <w:rsid w:val="00751461"/>
    <w:rsid w:val="00751BA0"/>
    <w:rsid w:val="00760E8F"/>
    <w:rsid w:val="00761BA4"/>
    <w:rsid w:val="00761D42"/>
    <w:rsid w:val="00761D67"/>
    <w:rsid w:val="00772FAE"/>
    <w:rsid w:val="0077386F"/>
    <w:rsid w:val="00777F62"/>
    <w:rsid w:val="00782FA8"/>
    <w:rsid w:val="00790E4E"/>
    <w:rsid w:val="0079200F"/>
    <w:rsid w:val="00796CDA"/>
    <w:rsid w:val="00796DB4"/>
    <w:rsid w:val="00797C09"/>
    <w:rsid w:val="007A08B1"/>
    <w:rsid w:val="007A4691"/>
    <w:rsid w:val="007A696F"/>
    <w:rsid w:val="007B4136"/>
    <w:rsid w:val="007B4A66"/>
    <w:rsid w:val="007B5434"/>
    <w:rsid w:val="007C0E47"/>
    <w:rsid w:val="007C18B2"/>
    <w:rsid w:val="007C23F4"/>
    <w:rsid w:val="007C518C"/>
    <w:rsid w:val="007C5752"/>
    <w:rsid w:val="007C776D"/>
    <w:rsid w:val="007C7C6E"/>
    <w:rsid w:val="007D3966"/>
    <w:rsid w:val="007D3DAB"/>
    <w:rsid w:val="007E0332"/>
    <w:rsid w:val="007E2146"/>
    <w:rsid w:val="007E2976"/>
    <w:rsid w:val="007E2FB6"/>
    <w:rsid w:val="007E6085"/>
    <w:rsid w:val="007E71C8"/>
    <w:rsid w:val="007E723E"/>
    <w:rsid w:val="007F6FE0"/>
    <w:rsid w:val="008000C7"/>
    <w:rsid w:val="00801E72"/>
    <w:rsid w:val="008024B6"/>
    <w:rsid w:val="0080753F"/>
    <w:rsid w:val="00811C15"/>
    <w:rsid w:val="00817242"/>
    <w:rsid w:val="00834E8A"/>
    <w:rsid w:val="008353FD"/>
    <w:rsid w:val="008416D6"/>
    <w:rsid w:val="008419B6"/>
    <w:rsid w:val="00845FD5"/>
    <w:rsid w:val="008513BB"/>
    <w:rsid w:val="008604EB"/>
    <w:rsid w:val="008663AF"/>
    <w:rsid w:val="0086779F"/>
    <w:rsid w:val="008733E2"/>
    <w:rsid w:val="00882451"/>
    <w:rsid w:val="00884020"/>
    <w:rsid w:val="00884E0E"/>
    <w:rsid w:val="0089099D"/>
    <w:rsid w:val="00891229"/>
    <w:rsid w:val="0089325F"/>
    <w:rsid w:val="00895927"/>
    <w:rsid w:val="008959A4"/>
    <w:rsid w:val="00896CF5"/>
    <w:rsid w:val="008A4E0C"/>
    <w:rsid w:val="008A50B1"/>
    <w:rsid w:val="008B368E"/>
    <w:rsid w:val="008B5944"/>
    <w:rsid w:val="008B5BA2"/>
    <w:rsid w:val="008B5DB9"/>
    <w:rsid w:val="008B6AF9"/>
    <w:rsid w:val="008C0F3D"/>
    <w:rsid w:val="008C149A"/>
    <w:rsid w:val="008C60FC"/>
    <w:rsid w:val="008D3597"/>
    <w:rsid w:val="008D7036"/>
    <w:rsid w:val="008E4A02"/>
    <w:rsid w:val="008F304C"/>
    <w:rsid w:val="008F3FAE"/>
    <w:rsid w:val="008F451A"/>
    <w:rsid w:val="008F6B53"/>
    <w:rsid w:val="008F707A"/>
    <w:rsid w:val="00906F1F"/>
    <w:rsid w:val="009079D4"/>
    <w:rsid w:val="009110BD"/>
    <w:rsid w:val="0091675A"/>
    <w:rsid w:val="0092614C"/>
    <w:rsid w:val="00927B35"/>
    <w:rsid w:val="009321E0"/>
    <w:rsid w:val="00934D98"/>
    <w:rsid w:val="0094075C"/>
    <w:rsid w:val="00944B61"/>
    <w:rsid w:val="00953D21"/>
    <w:rsid w:val="00954880"/>
    <w:rsid w:val="00954A63"/>
    <w:rsid w:val="00956A95"/>
    <w:rsid w:val="0095783C"/>
    <w:rsid w:val="00960477"/>
    <w:rsid w:val="00961813"/>
    <w:rsid w:val="009665A0"/>
    <w:rsid w:val="00966A3A"/>
    <w:rsid w:val="009678FF"/>
    <w:rsid w:val="00972D85"/>
    <w:rsid w:val="00974996"/>
    <w:rsid w:val="00975C24"/>
    <w:rsid w:val="009817F4"/>
    <w:rsid w:val="00984F93"/>
    <w:rsid w:val="009855F9"/>
    <w:rsid w:val="00990115"/>
    <w:rsid w:val="00993058"/>
    <w:rsid w:val="009A09DB"/>
    <w:rsid w:val="009A4B01"/>
    <w:rsid w:val="009A53A8"/>
    <w:rsid w:val="009A6BBC"/>
    <w:rsid w:val="009A7334"/>
    <w:rsid w:val="009B228E"/>
    <w:rsid w:val="009B6431"/>
    <w:rsid w:val="009B6EED"/>
    <w:rsid w:val="009C335A"/>
    <w:rsid w:val="009C3748"/>
    <w:rsid w:val="009C3B13"/>
    <w:rsid w:val="009C5910"/>
    <w:rsid w:val="009C7131"/>
    <w:rsid w:val="009C7A68"/>
    <w:rsid w:val="009C7BDA"/>
    <w:rsid w:val="009D09C1"/>
    <w:rsid w:val="009D1594"/>
    <w:rsid w:val="009D5A59"/>
    <w:rsid w:val="009D7D3B"/>
    <w:rsid w:val="009F1032"/>
    <w:rsid w:val="009F26B7"/>
    <w:rsid w:val="009F67D6"/>
    <w:rsid w:val="009F7ADA"/>
    <w:rsid w:val="009F7CF7"/>
    <w:rsid w:val="00A0427B"/>
    <w:rsid w:val="00A04295"/>
    <w:rsid w:val="00A044EE"/>
    <w:rsid w:val="00A10F9B"/>
    <w:rsid w:val="00A117E0"/>
    <w:rsid w:val="00A170CC"/>
    <w:rsid w:val="00A23992"/>
    <w:rsid w:val="00A25BC9"/>
    <w:rsid w:val="00A3343B"/>
    <w:rsid w:val="00A349EF"/>
    <w:rsid w:val="00A3541E"/>
    <w:rsid w:val="00A461B6"/>
    <w:rsid w:val="00A50AC9"/>
    <w:rsid w:val="00A52264"/>
    <w:rsid w:val="00A60B7C"/>
    <w:rsid w:val="00A62BBB"/>
    <w:rsid w:val="00A634C3"/>
    <w:rsid w:val="00A67776"/>
    <w:rsid w:val="00A71456"/>
    <w:rsid w:val="00A71E5C"/>
    <w:rsid w:val="00A74B0A"/>
    <w:rsid w:val="00A769FD"/>
    <w:rsid w:val="00A7747F"/>
    <w:rsid w:val="00A8214A"/>
    <w:rsid w:val="00A838A6"/>
    <w:rsid w:val="00A845F1"/>
    <w:rsid w:val="00A904F2"/>
    <w:rsid w:val="00A94286"/>
    <w:rsid w:val="00A96398"/>
    <w:rsid w:val="00A964B7"/>
    <w:rsid w:val="00AA32FE"/>
    <w:rsid w:val="00AA4160"/>
    <w:rsid w:val="00AB440F"/>
    <w:rsid w:val="00AB66E9"/>
    <w:rsid w:val="00AB7D7B"/>
    <w:rsid w:val="00AC28A1"/>
    <w:rsid w:val="00AC29C9"/>
    <w:rsid w:val="00AC5B0B"/>
    <w:rsid w:val="00AE1A55"/>
    <w:rsid w:val="00AE38BB"/>
    <w:rsid w:val="00AF1424"/>
    <w:rsid w:val="00AF1C15"/>
    <w:rsid w:val="00AF3E36"/>
    <w:rsid w:val="00AF6F89"/>
    <w:rsid w:val="00B01D9B"/>
    <w:rsid w:val="00B06F5C"/>
    <w:rsid w:val="00B075B4"/>
    <w:rsid w:val="00B11BFA"/>
    <w:rsid w:val="00B12B0A"/>
    <w:rsid w:val="00B13C69"/>
    <w:rsid w:val="00B14369"/>
    <w:rsid w:val="00B1482D"/>
    <w:rsid w:val="00B24C2A"/>
    <w:rsid w:val="00B25821"/>
    <w:rsid w:val="00B25D1D"/>
    <w:rsid w:val="00B31502"/>
    <w:rsid w:val="00B320D8"/>
    <w:rsid w:val="00B3710B"/>
    <w:rsid w:val="00B400E1"/>
    <w:rsid w:val="00B4399E"/>
    <w:rsid w:val="00B44259"/>
    <w:rsid w:val="00B4708F"/>
    <w:rsid w:val="00B5149E"/>
    <w:rsid w:val="00B529CC"/>
    <w:rsid w:val="00B531C1"/>
    <w:rsid w:val="00B623F4"/>
    <w:rsid w:val="00B6555D"/>
    <w:rsid w:val="00B67493"/>
    <w:rsid w:val="00B70462"/>
    <w:rsid w:val="00B712EE"/>
    <w:rsid w:val="00B728DA"/>
    <w:rsid w:val="00B77791"/>
    <w:rsid w:val="00B867BA"/>
    <w:rsid w:val="00B919EF"/>
    <w:rsid w:val="00B92F59"/>
    <w:rsid w:val="00BA2035"/>
    <w:rsid w:val="00BA27AF"/>
    <w:rsid w:val="00BA483F"/>
    <w:rsid w:val="00BA6764"/>
    <w:rsid w:val="00BB31DC"/>
    <w:rsid w:val="00BB4067"/>
    <w:rsid w:val="00BB41D0"/>
    <w:rsid w:val="00BC186F"/>
    <w:rsid w:val="00BD1D39"/>
    <w:rsid w:val="00BD39E6"/>
    <w:rsid w:val="00BD7058"/>
    <w:rsid w:val="00BE158D"/>
    <w:rsid w:val="00BE1D84"/>
    <w:rsid w:val="00BE38DF"/>
    <w:rsid w:val="00BF0340"/>
    <w:rsid w:val="00BF1FD7"/>
    <w:rsid w:val="00BF6BA0"/>
    <w:rsid w:val="00BF720A"/>
    <w:rsid w:val="00C01C90"/>
    <w:rsid w:val="00C037C6"/>
    <w:rsid w:val="00C05ACC"/>
    <w:rsid w:val="00C106BE"/>
    <w:rsid w:val="00C2419C"/>
    <w:rsid w:val="00C244D3"/>
    <w:rsid w:val="00C25620"/>
    <w:rsid w:val="00C30727"/>
    <w:rsid w:val="00C31E68"/>
    <w:rsid w:val="00C3715A"/>
    <w:rsid w:val="00C46839"/>
    <w:rsid w:val="00C50DB9"/>
    <w:rsid w:val="00C5278C"/>
    <w:rsid w:val="00C52BC0"/>
    <w:rsid w:val="00C52FB4"/>
    <w:rsid w:val="00C54B0D"/>
    <w:rsid w:val="00C56704"/>
    <w:rsid w:val="00C57C0F"/>
    <w:rsid w:val="00C60669"/>
    <w:rsid w:val="00C65CD9"/>
    <w:rsid w:val="00C66C99"/>
    <w:rsid w:val="00C675B2"/>
    <w:rsid w:val="00C67B68"/>
    <w:rsid w:val="00C70C34"/>
    <w:rsid w:val="00C74122"/>
    <w:rsid w:val="00C743DE"/>
    <w:rsid w:val="00C831C8"/>
    <w:rsid w:val="00C83236"/>
    <w:rsid w:val="00C8349F"/>
    <w:rsid w:val="00C857E9"/>
    <w:rsid w:val="00C878A4"/>
    <w:rsid w:val="00C95294"/>
    <w:rsid w:val="00C96386"/>
    <w:rsid w:val="00CA3104"/>
    <w:rsid w:val="00CA5E54"/>
    <w:rsid w:val="00CA60F5"/>
    <w:rsid w:val="00CB2CCD"/>
    <w:rsid w:val="00CB5392"/>
    <w:rsid w:val="00CB5B18"/>
    <w:rsid w:val="00CC6D53"/>
    <w:rsid w:val="00CD4297"/>
    <w:rsid w:val="00CD60FF"/>
    <w:rsid w:val="00CE0670"/>
    <w:rsid w:val="00CE3066"/>
    <w:rsid w:val="00CE46DF"/>
    <w:rsid w:val="00CE53F9"/>
    <w:rsid w:val="00CF042E"/>
    <w:rsid w:val="00CF3A71"/>
    <w:rsid w:val="00CF5B4A"/>
    <w:rsid w:val="00D0176C"/>
    <w:rsid w:val="00D102D1"/>
    <w:rsid w:val="00D10B43"/>
    <w:rsid w:val="00D10D0D"/>
    <w:rsid w:val="00D13ADC"/>
    <w:rsid w:val="00D14549"/>
    <w:rsid w:val="00D15316"/>
    <w:rsid w:val="00D15485"/>
    <w:rsid w:val="00D15FE0"/>
    <w:rsid w:val="00D171D3"/>
    <w:rsid w:val="00D204B1"/>
    <w:rsid w:val="00D22CAA"/>
    <w:rsid w:val="00D22FD0"/>
    <w:rsid w:val="00D27307"/>
    <w:rsid w:val="00D27325"/>
    <w:rsid w:val="00D30374"/>
    <w:rsid w:val="00D321B2"/>
    <w:rsid w:val="00D3540B"/>
    <w:rsid w:val="00D42DC7"/>
    <w:rsid w:val="00D47B52"/>
    <w:rsid w:val="00D52B21"/>
    <w:rsid w:val="00D535B8"/>
    <w:rsid w:val="00D55510"/>
    <w:rsid w:val="00D55A66"/>
    <w:rsid w:val="00D55BFE"/>
    <w:rsid w:val="00D5734B"/>
    <w:rsid w:val="00D57C0B"/>
    <w:rsid w:val="00D57D02"/>
    <w:rsid w:val="00D619BC"/>
    <w:rsid w:val="00D6685B"/>
    <w:rsid w:val="00D755A7"/>
    <w:rsid w:val="00D77ED4"/>
    <w:rsid w:val="00D814B3"/>
    <w:rsid w:val="00D82BBA"/>
    <w:rsid w:val="00D87041"/>
    <w:rsid w:val="00D8707F"/>
    <w:rsid w:val="00DA023A"/>
    <w:rsid w:val="00DA2E1E"/>
    <w:rsid w:val="00DA4C4D"/>
    <w:rsid w:val="00DA6C80"/>
    <w:rsid w:val="00DA6E6A"/>
    <w:rsid w:val="00DB1277"/>
    <w:rsid w:val="00DB4DDD"/>
    <w:rsid w:val="00DC13DB"/>
    <w:rsid w:val="00DC2A33"/>
    <w:rsid w:val="00DC3FE2"/>
    <w:rsid w:val="00DC7B14"/>
    <w:rsid w:val="00DD6DEB"/>
    <w:rsid w:val="00DE0E66"/>
    <w:rsid w:val="00DF41ED"/>
    <w:rsid w:val="00DF4291"/>
    <w:rsid w:val="00DF5DD9"/>
    <w:rsid w:val="00E026D6"/>
    <w:rsid w:val="00E0277C"/>
    <w:rsid w:val="00E02D35"/>
    <w:rsid w:val="00E06CED"/>
    <w:rsid w:val="00E11DE9"/>
    <w:rsid w:val="00E157E4"/>
    <w:rsid w:val="00E205AB"/>
    <w:rsid w:val="00E30D87"/>
    <w:rsid w:val="00E32E9C"/>
    <w:rsid w:val="00E36700"/>
    <w:rsid w:val="00E36717"/>
    <w:rsid w:val="00E40D33"/>
    <w:rsid w:val="00E45F0B"/>
    <w:rsid w:val="00E50BB4"/>
    <w:rsid w:val="00E55E4E"/>
    <w:rsid w:val="00E57F26"/>
    <w:rsid w:val="00E62865"/>
    <w:rsid w:val="00E65D42"/>
    <w:rsid w:val="00E677A9"/>
    <w:rsid w:val="00E70F5C"/>
    <w:rsid w:val="00E7451D"/>
    <w:rsid w:val="00E83D3E"/>
    <w:rsid w:val="00E843BF"/>
    <w:rsid w:val="00E854B3"/>
    <w:rsid w:val="00E861EF"/>
    <w:rsid w:val="00E900A9"/>
    <w:rsid w:val="00E9050E"/>
    <w:rsid w:val="00E92E5D"/>
    <w:rsid w:val="00E95840"/>
    <w:rsid w:val="00EA1EED"/>
    <w:rsid w:val="00EA2282"/>
    <w:rsid w:val="00EA22D6"/>
    <w:rsid w:val="00EA4A30"/>
    <w:rsid w:val="00EA65EA"/>
    <w:rsid w:val="00EA6E4A"/>
    <w:rsid w:val="00EB20B0"/>
    <w:rsid w:val="00EB4A58"/>
    <w:rsid w:val="00EB500E"/>
    <w:rsid w:val="00EB768A"/>
    <w:rsid w:val="00EC1517"/>
    <w:rsid w:val="00EC1E79"/>
    <w:rsid w:val="00EC4789"/>
    <w:rsid w:val="00EC685B"/>
    <w:rsid w:val="00EC75E1"/>
    <w:rsid w:val="00ED565E"/>
    <w:rsid w:val="00EE32D6"/>
    <w:rsid w:val="00EE54A5"/>
    <w:rsid w:val="00EE5782"/>
    <w:rsid w:val="00EE7478"/>
    <w:rsid w:val="00EF2BDD"/>
    <w:rsid w:val="00EF46BB"/>
    <w:rsid w:val="00EF5469"/>
    <w:rsid w:val="00EF5A25"/>
    <w:rsid w:val="00F04397"/>
    <w:rsid w:val="00F04CEF"/>
    <w:rsid w:val="00F134EE"/>
    <w:rsid w:val="00F14272"/>
    <w:rsid w:val="00F14C12"/>
    <w:rsid w:val="00F15E58"/>
    <w:rsid w:val="00F160F6"/>
    <w:rsid w:val="00F21604"/>
    <w:rsid w:val="00F22260"/>
    <w:rsid w:val="00F22EB1"/>
    <w:rsid w:val="00F232B7"/>
    <w:rsid w:val="00F23E52"/>
    <w:rsid w:val="00F24BB7"/>
    <w:rsid w:val="00F3368B"/>
    <w:rsid w:val="00F33ACE"/>
    <w:rsid w:val="00F33B8E"/>
    <w:rsid w:val="00F34EB0"/>
    <w:rsid w:val="00F353CE"/>
    <w:rsid w:val="00F40987"/>
    <w:rsid w:val="00F46749"/>
    <w:rsid w:val="00F4676F"/>
    <w:rsid w:val="00F5334D"/>
    <w:rsid w:val="00F63A85"/>
    <w:rsid w:val="00F70FE4"/>
    <w:rsid w:val="00F72F09"/>
    <w:rsid w:val="00F734ED"/>
    <w:rsid w:val="00F73666"/>
    <w:rsid w:val="00F7703E"/>
    <w:rsid w:val="00F82ABC"/>
    <w:rsid w:val="00F83759"/>
    <w:rsid w:val="00F86D19"/>
    <w:rsid w:val="00F86E62"/>
    <w:rsid w:val="00F87BA4"/>
    <w:rsid w:val="00F92D36"/>
    <w:rsid w:val="00F94392"/>
    <w:rsid w:val="00FA2117"/>
    <w:rsid w:val="00FA44D0"/>
    <w:rsid w:val="00FB01A2"/>
    <w:rsid w:val="00FB3B00"/>
    <w:rsid w:val="00FB7E36"/>
    <w:rsid w:val="00FC16EC"/>
    <w:rsid w:val="00FC1838"/>
    <w:rsid w:val="00FC2C6E"/>
    <w:rsid w:val="00FC354E"/>
    <w:rsid w:val="00FC3A28"/>
    <w:rsid w:val="00FC4B23"/>
    <w:rsid w:val="00FD209B"/>
    <w:rsid w:val="00FD24F3"/>
    <w:rsid w:val="00FF547A"/>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bibliotecasdelecuado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ademic.microsof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8089D81-0E5C-41E5-AA71-DC0F86BA2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4</TotalTime>
  <Pages>50</Pages>
  <Words>18472</Words>
  <Characters>101601</Characters>
  <Application>Microsoft Office Word</Application>
  <DocSecurity>0</DocSecurity>
  <Lines>846</Lines>
  <Paragraphs>2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9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653</cp:revision>
  <cp:lastPrinted>2018-11-08T13:42:00Z</cp:lastPrinted>
  <dcterms:created xsi:type="dcterms:W3CDTF">2018-10-16T01:58:00Z</dcterms:created>
  <dcterms:modified xsi:type="dcterms:W3CDTF">2018-11-22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